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102517" w14:textId="28DE9510" w:rsidR="00A7104B" w:rsidRDefault="00F123ED">
      <w:pPr>
        <w:pStyle w:val="TOCHeading"/>
        <w:rPr>
          <w:rFonts w:asciiTheme="minorHAnsi" w:eastAsiaTheme="minorHAnsi" w:hAnsiTheme="minorHAnsi" w:cstheme="minorBidi"/>
          <w:color w:val="auto"/>
          <w:kern w:val="2"/>
          <w:sz w:val="22"/>
          <w:szCs w:val="22"/>
          <w14:ligatures w14:val="standardContextual"/>
        </w:rPr>
      </w:pPr>
      <w:r w:rsidRPr="005F35E5">
        <w:rPr>
          <w:rFonts w:ascii="Arial" w:hAnsi="Arial" w:cs="Arial"/>
          <w:noProof/>
          <w:color w:val="FF0000"/>
          <w:lang w:eastAsia="en-GB"/>
        </w:rPr>
        <w:drawing>
          <wp:anchor distT="0" distB="0" distL="114300" distR="114300" simplePos="0" relativeHeight="251661312" behindDoc="0" locked="0" layoutInCell="1" allowOverlap="1" wp14:anchorId="44ED1367" wp14:editId="5C4521B0">
            <wp:simplePos x="0" y="0"/>
            <wp:positionH relativeFrom="column">
              <wp:posOffset>3796637</wp:posOffset>
            </wp:positionH>
            <wp:positionV relativeFrom="paragraph">
              <wp:posOffset>323</wp:posOffset>
            </wp:positionV>
            <wp:extent cx="2405380" cy="1053465"/>
            <wp:effectExtent l="0" t="0" r="0" b="0"/>
            <wp:wrapSquare wrapText="bothSides"/>
            <wp:docPr id="1"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omputer screen shot of a computer&#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405380" cy="1053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C13C41" w14:textId="60601F5D" w:rsidR="00A7104B" w:rsidRDefault="00A7104B">
      <w:pPr>
        <w:pStyle w:val="TOCHeading"/>
        <w:rPr>
          <w:rFonts w:asciiTheme="minorHAnsi" w:eastAsiaTheme="minorHAnsi" w:hAnsiTheme="minorHAnsi" w:cstheme="minorBidi"/>
          <w:color w:val="auto"/>
          <w:kern w:val="2"/>
          <w:sz w:val="22"/>
          <w:szCs w:val="22"/>
          <w14:ligatures w14:val="standardContextual"/>
        </w:rPr>
      </w:pPr>
    </w:p>
    <w:p w14:paraId="7C2E3A62" w14:textId="77777777" w:rsidR="00A7104B" w:rsidRDefault="00A7104B">
      <w:pPr>
        <w:pStyle w:val="TOCHeading"/>
        <w:rPr>
          <w:rFonts w:asciiTheme="minorHAnsi" w:eastAsiaTheme="minorHAnsi" w:hAnsiTheme="minorHAnsi" w:cstheme="minorBidi"/>
          <w:color w:val="auto"/>
          <w:kern w:val="2"/>
          <w:sz w:val="22"/>
          <w:szCs w:val="22"/>
          <w14:ligatures w14:val="standardContextual"/>
        </w:rPr>
      </w:pPr>
    </w:p>
    <w:p w14:paraId="794E969D" w14:textId="4F934511" w:rsidR="00A7104B" w:rsidRDefault="00A7104B">
      <w:pPr>
        <w:pStyle w:val="TOCHeading"/>
        <w:rPr>
          <w:rFonts w:asciiTheme="minorHAnsi" w:eastAsiaTheme="minorHAnsi" w:hAnsiTheme="minorHAnsi" w:cstheme="minorBidi"/>
          <w:color w:val="auto"/>
          <w:kern w:val="2"/>
          <w:sz w:val="22"/>
          <w:szCs w:val="22"/>
          <w14:ligatures w14:val="standardContextual"/>
        </w:rPr>
      </w:pPr>
    </w:p>
    <w:p w14:paraId="10B168AB" w14:textId="77777777" w:rsidR="00A7104B" w:rsidRDefault="00A7104B">
      <w:pPr>
        <w:pStyle w:val="TOCHeading"/>
        <w:rPr>
          <w:rFonts w:asciiTheme="minorHAnsi" w:eastAsiaTheme="minorHAnsi" w:hAnsiTheme="minorHAnsi" w:cstheme="minorBidi"/>
          <w:color w:val="auto"/>
          <w:kern w:val="2"/>
          <w:sz w:val="22"/>
          <w:szCs w:val="22"/>
          <w14:ligatures w14:val="standardContextual"/>
        </w:rPr>
      </w:pPr>
    </w:p>
    <w:p w14:paraId="0A9A6FFE" w14:textId="0CEADAF5" w:rsidR="00A7104B" w:rsidRDefault="00A7104B">
      <w:pPr>
        <w:pStyle w:val="TOCHeading"/>
        <w:rPr>
          <w:rFonts w:asciiTheme="minorHAnsi" w:eastAsiaTheme="minorHAnsi" w:hAnsiTheme="minorHAnsi" w:cstheme="minorBidi"/>
          <w:color w:val="auto"/>
          <w:kern w:val="2"/>
          <w:sz w:val="22"/>
          <w:szCs w:val="22"/>
          <w14:ligatures w14:val="standardContextual"/>
        </w:rPr>
      </w:pPr>
    </w:p>
    <w:p w14:paraId="315CAEEE" w14:textId="77777777" w:rsidR="009B46FA" w:rsidRPr="009B46FA" w:rsidRDefault="009B46FA" w:rsidP="009B46FA"/>
    <w:p w14:paraId="2FEE3C55" w14:textId="5F3FD6A8" w:rsidR="00A7104B" w:rsidRPr="008B0B77" w:rsidRDefault="006F72F4" w:rsidP="009B46FA">
      <w:pPr>
        <w:pStyle w:val="TOCHeading"/>
        <w:spacing w:line="480" w:lineRule="auto"/>
        <w:jc w:val="center"/>
        <w:rPr>
          <w:sz w:val="44"/>
          <w:szCs w:val="44"/>
        </w:rPr>
      </w:pPr>
      <w:r w:rsidRPr="008B0B77">
        <w:rPr>
          <w:sz w:val="44"/>
          <w:szCs w:val="44"/>
        </w:rPr>
        <w:t>Smart Receipt Management and Extraction</w:t>
      </w:r>
    </w:p>
    <w:p w14:paraId="430BC13C" w14:textId="77777777" w:rsidR="00454019" w:rsidRPr="008B0B77" w:rsidRDefault="00454019" w:rsidP="009B46FA">
      <w:pPr>
        <w:spacing w:line="480" w:lineRule="auto"/>
        <w:rPr>
          <w:color w:val="2F5496" w:themeColor="accent1" w:themeShade="BF"/>
        </w:rPr>
      </w:pPr>
    </w:p>
    <w:p w14:paraId="4A0C9C66" w14:textId="77777777" w:rsidR="00F267C9" w:rsidRPr="008B0B77" w:rsidRDefault="00F267C9" w:rsidP="009B46FA">
      <w:pPr>
        <w:spacing w:line="276" w:lineRule="auto"/>
        <w:jc w:val="center"/>
        <w:rPr>
          <w:color w:val="2F5496" w:themeColor="accent1" w:themeShade="BF"/>
          <w:sz w:val="32"/>
          <w:szCs w:val="32"/>
        </w:rPr>
      </w:pPr>
      <w:r w:rsidRPr="008B0B77">
        <w:rPr>
          <w:color w:val="2F5496" w:themeColor="accent1" w:themeShade="BF"/>
          <w:sz w:val="32"/>
          <w:szCs w:val="32"/>
        </w:rPr>
        <w:t>M00843707</w:t>
      </w:r>
    </w:p>
    <w:p w14:paraId="08EB74B1" w14:textId="73F2F0CB" w:rsidR="00A7104B" w:rsidRDefault="00F267C9" w:rsidP="009B46FA">
      <w:pPr>
        <w:spacing w:line="276" w:lineRule="auto"/>
        <w:jc w:val="center"/>
        <w:rPr>
          <w:color w:val="2F5496" w:themeColor="accent1" w:themeShade="BF"/>
          <w:sz w:val="32"/>
          <w:szCs w:val="32"/>
        </w:rPr>
      </w:pPr>
      <w:r w:rsidRPr="008B0B77">
        <w:rPr>
          <w:color w:val="2F5496" w:themeColor="accent1" w:themeShade="BF"/>
          <w:sz w:val="32"/>
          <w:szCs w:val="32"/>
        </w:rPr>
        <w:t>Damien Maujean</w:t>
      </w:r>
    </w:p>
    <w:p w14:paraId="451C8796" w14:textId="77777777" w:rsidR="009B46FA" w:rsidRPr="008B0B77" w:rsidRDefault="009B46FA" w:rsidP="009B46FA">
      <w:pPr>
        <w:spacing w:line="480" w:lineRule="auto"/>
        <w:jc w:val="center"/>
        <w:rPr>
          <w:color w:val="2F5496" w:themeColor="accent1" w:themeShade="BF"/>
          <w:sz w:val="32"/>
          <w:szCs w:val="32"/>
        </w:rPr>
      </w:pPr>
      <w:r w:rsidRPr="008B0B77">
        <w:rPr>
          <w:color w:val="2F5496" w:themeColor="accent1" w:themeShade="BF"/>
          <w:sz w:val="32"/>
          <w:szCs w:val="32"/>
        </w:rPr>
        <w:t>12 November 2023</w:t>
      </w:r>
    </w:p>
    <w:p w14:paraId="450C1278" w14:textId="77777777" w:rsidR="009B46FA" w:rsidRDefault="009B46FA" w:rsidP="009B46FA">
      <w:pPr>
        <w:spacing w:line="276" w:lineRule="auto"/>
        <w:jc w:val="center"/>
        <w:rPr>
          <w:color w:val="2F5496" w:themeColor="accent1" w:themeShade="BF"/>
          <w:sz w:val="32"/>
          <w:szCs w:val="32"/>
        </w:rPr>
      </w:pPr>
    </w:p>
    <w:p w14:paraId="2A9E9504" w14:textId="77777777" w:rsidR="009B46FA" w:rsidRDefault="009B46FA" w:rsidP="009B46FA">
      <w:pPr>
        <w:spacing w:line="276" w:lineRule="auto"/>
        <w:jc w:val="center"/>
        <w:rPr>
          <w:color w:val="2F5496" w:themeColor="accent1" w:themeShade="BF"/>
          <w:sz w:val="32"/>
          <w:szCs w:val="32"/>
        </w:rPr>
      </w:pPr>
    </w:p>
    <w:p w14:paraId="22BEFC5C" w14:textId="77777777" w:rsidR="009B46FA" w:rsidRDefault="009B46FA" w:rsidP="009B46FA">
      <w:pPr>
        <w:spacing w:line="276" w:lineRule="auto"/>
        <w:jc w:val="center"/>
        <w:rPr>
          <w:color w:val="2F5496" w:themeColor="accent1" w:themeShade="BF"/>
          <w:sz w:val="32"/>
          <w:szCs w:val="32"/>
        </w:rPr>
      </w:pPr>
    </w:p>
    <w:p w14:paraId="32FBDA44" w14:textId="77777777" w:rsidR="009B46FA" w:rsidRDefault="009B46FA" w:rsidP="009B46FA">
      <w:pPr>
        <w:spacing w:line="276" w:lineRule="auto"/>
        <w:jc w:val="center"/>
        <w:rPr>
          <w:color w:val="2F5496" w:themeColor="accent1" w:themeShade="BF"/>
          <w:sz w:val="32"/>
          <w:szCs w:val="32"/>
        </w:rPr>
      </w:pPr>
    </w:p>
    <w:p w14:paraId="77D83E44" w14:textId="77777777" w:rsidR="009B46FA" w:rsidRDefault="009B46FA" w:rsidP="009B46FA">
      <w:pPr>
        <w:spacing w:line="276" w:lineRule="auto"/>
        <w:jc w:val="center"/>
        <w:rPr>
          <w:color w:val="2F5496" w:themeColor="accent1" w:themeShade="BF"/>
          <w:sz w:val="32"/>
          <w:szCs w:val="32"/>
        </w:rPr>
      </w:pPr>
    </w:p>
    <w:p w14:paraId="621A443F" w14:textId="77777777" w:rsidR="009B46FA" w:rsidRDefault="009B46FA" w:rsidP="009B46FA">
      <w:pPr>
        <w:spacing w:line="276" w:lineRule="auto"/>
        <w:jc w:val="center"/>
        <w:rPr>
          <w:color w:val="2F5496" w:themeColor="accent1" w:themeShade="BF"/>
          <w:sz w:val="32"/>
          <w:szCs w:val="32"/>
        </w:rPr>
      </w:pPr>
    </w:p>
    <w:p w14:paraId="6D215CEA" w14:textId="77777777" w:rsidR="009B46FA" w:rsidRPr="008B0B77" w:rsidRDefault="009B46FA" w:rsidP="009B46FA">
      <w:pPr>
        <w:spacing w:line="276" w:lineRule="auto"/>
        <w:jc w:val="center"/>
        <w:rPr>
          <w:color w:val="2F5496" w:themeColor="accent1" w:themeShade="BF"/>
          <w:sz w:val="32"/>
          <w:szCs w:val="32"/>
        </w:rPr>
      </w:pPr>
    </w:p>
    <w:p w14:paraId="50FA9EA1" w14:textId="1861F276" w:rsidR="00A7104B" w:rsidRDefault="00F267C9" w:rsidP="009B46FA">
      <w:pPr>
        <w:spacing w:line="480" w:lineRule="auto"/>
        <w:jc w:val="center"/>
        <w:rPr>
          <w:color w:val="2F5496" w:themeColor="accent1" w:themeShade="BF"/>
          <w:sz w:val="32"/>
          <w:szCs w:val="32"/>
        </w:rPr>
      </w:pPr>
      <w:r w:rsidRPr="008B0B77">
        <w:rPr>
          <w:color w:val="2F5496" w:themeColor="accent1" w:themeShade="BF"/>
          <w:sz w:val="32"/>
          <w:szCs w:val="32"/>
        </w:rPr>
        <w:t>Supervise by Nivede Issur</w:t>
      </w:r>
    </w:p>
    <w:p w14:paraId="7EAFF17D" w14:textId="77777777" w:rsidR="001B7072" w:rsidRPr="009B46FA" w:rsidRDefault="001B7072" w:rsidP="009B46FA">
      <w:pPr>
        <w:spacing w:line="480" w:lineRule="auto"/>
        <w:jc w:val="center"/>
        <w:rPr>
          <w:color w:val="2F5496" w:themeColor="accent1" w:themeShade="BF"/>
          <w:sz w:val="32"/>
          <w:szCs w:val="32"/>
        </w:rPr>
      </w:pPr>
    </w:p>
    <w:sdt>
      <w:sdtPr>
        <w:rPr>
          <w:rFonts w:asciiTheme="minorHAnsi" w:eastAsiaTheme="minorHAnsi" w:hAnsiTheme="minorHAnsi" w:cstheme="minorBidi"/>
          <w:color w:val="auto"/>
          <w:kern w:val="2"/>
          <w:sz w:val="22"/>
          <w:szCs w:val="22"/>
          <w14:ligatures w14:val="standardContextual"/>
        </w:rPr>
        <w:id w:val="1132367103"/>
        <w:docPartObj>
          <w:docPartGallery w:val="Table of Contents"/>
          <w:docPartUnique/>
        </w:docPartObj>
      </w:sdtPr>
      <w:sdtEndPr>
        <w:rPr>
          <w:b/>
          <w:bCs/>
          <w:noProof/>
        </w:rPr>
      </w:sdtEndPr>
      <w:sdtContent>
        <w:p w14:paraId="1A30C87A" w14:textId="39C40776" w:rsidR="00292DB9" w:rsidRDefault="00292DB9">
          <w:pPr>
            <w:pStyle w:val="TOCHeading"/>
          </w:pPr>
          <w:r>
            <w:t>Table of Contents</w:t>
          </w:r>
        </w:p>
        <w:p w14:paraId="44ECF168" w14:textId="6224CA23" w:rsidR="001B7072" w:rsidRDefault="00292DB9">
          <w:pPr>
            <w:pStyle w:val="TOC1"/>
            <w:rPr>
              <w:rFonts w:eastAsiaTheme="minorEastAsia"/>
              <w:noProof/>
              <w:lang w:val="en-MU" w:eastAsia="en-MU"/>
            </w:rPr>
          </w:pPr>
          <w:r>
            <w:fldChar w:fldCharType="begin"/>
          </w:r>
          <w:r>
            <w:instrText xml:space="preserve"> TOC \o "1-3" \h \z \u </w:instrText>
          </w:r>
          <w:r>
            <w:fldChar w:fldCharType="separate"/>
          </w:r>
          <w:hyperlink w:anchor="_Toc149580497" w:history="1">
            <w:r w:rsidR="001B7072" w:rsidRPr="00034D5B">
              <w:rPr>
                <w:rStyle w:val="Hyperlink"/>
                <w:noProof/>
              </w:rPr>
              <w:t>Background of study</w:t>
            </w:r>
            <w:r w:rsidR="001B7072">
              <w:rPr>
                <w:noProof/>
                <w:webHidden/>
              </w:rPr>
              <w:tab/>
            </w:r>
            <w:r w:rsidR="001B7072">
              <w:rPr>
                <w:noProof/>
                <w:webHidden/>
              </w:rPr>
              <w:fldChar w:fldCharType="begin"/>
            </w:r>
            <w:r w:rsidR="001B7072">
              <w:rPr>
                <w:noProof/>
                <w:webHidden/>
              </w:rPr>
              <w:instrText xml:space="preserve"> PAGEREF _Toc149580497 \h </w:instrText>
            </w:r>
            <w:r w:rsidR="001B7072">
              <w:rPr>
                <w:noProof/>
                <w:webHidden/>
              </w:rPr>
            </w:r>
            <w:r w:rsidR="001B7072">
              <w:rPr>
                <w:noProof/>
                <w:webHidden/>
              </w:rPr>
              <w:fldChar w:fldCharType="separate"/>
            </w:r>
            <w:r w:rsidR="001B7072">
              <w:rPr>
                <w:noProof/>
                <w:webHidden/>
              </w:rPr>
              <w:t>3</w:t>
            </w:r>
            <w:r w:rsidR="001B7072">
              <w:rPr>
                <w:noProof/>
                <w:webHidden/>
              </w:rPr>
              <w:fldChar w:fldCharType="end"/>
            </w:r>
          </w:hyperlink>
        </w:p>
        <w:p w14:paraId="50F60E01" w14:textId="25425B21" w:rsidR="001B7072" w:rsidRDefault="00046B38">
          <w:pPr>
            <w:pStyle w:val="TOC1"/>
            <w:rPr>
              <w:rFonts w:eastAsiaTheme="minorEastAsia"/>
              <w:noProof/>
              <w:lang w:val="en-MU" w:eastAsia="en-MU"/>
            </w:rPr>
          </w:pPr>
          <w:hyperlink w:anchor="_Toc149580498" w:history="1">
            <w:r w:rsidR="001B7072" w:rsidRPr="00034D5B">
              <w:rPr>
                <w:rStyle w:val="Hyperlink"/>
                <w:noProof/>
              </w:rPr>
              <w:t>Problem Statement</w:t>
            </w:r>
            <w:r w:rsidR="001B7072">
              <w:rPr>
                <w:noProof/>
                <w:webHidden/>
              </w:rPr>
              <w:tab/>
            </w:r>
            <w:r w:rsidR="001B7072">
              <w:rPr>
                <w:noProof/>
                <w:webHidden/>
              </w:rPr>
              <w:fldChar w:fldCharType="begin"/>
            </w:r>
            <w:r w:rsidR="001B7072">
              <w:rPr>
                <w:noProof/>
                <w:webHidden/>
              </w:rPr>
              <w:instrText xml:space="preserve"> PAGEREF _Toc149580498 \h </w:instrText>
            </w:r>
            <w:r w:rsidR="001B7072">
              <w:rPr>
                <w:noProof/>
                <w:webHidden/>
              </w:rPr>
            </w:r>
            <w:r w:rsidR="001B7072">
              <w:rPr>
                <w:noProof/>
                <w:webHidden/>
              </w:rPr>
              <w:fldChar w:fldCharType="separate"/>
            </w:r>
            <w:r w:rsidR="001B7072">
              <w:rPr>
                <w:noProof/>
                <w:webHidden/>
              </w:rPr>
              <w:t>3</w:t>
            </w:r>
            <w:r w:rsidR="001B7072">
              <w:rPr>
                <w:noProof/>
                <w:webHidden/>
              </w:rPr>
              <w:fldChar w:fldCharType="end"/>
            </w:r>
          </w:hyperlink>
        </w:p>
        <w:p w14:paraId="0A84136F" w14:textId="5AD02619" w:rsidR="001B7072" w:rsidRDefault="00046B38">
          <w:pPr>
            <w:pStyle w:val="TOC1"/>
            <w:rPr>
              <w:rFonts w:eastAsiaTheme="minorEastAsia"/>
              <w:noProof/>
              <w:lang w:val="en-MU" w:eastAsia="en-MU"/>
            </w:rPr>
          </w:pPr>
          <w:hyperlink w:anchor="_Toc149580499" w:history="1">
            <w:r w:rsidR="001B7072" w:rsidRPr="00034D5B">
              <w:rPr>
                <w:rStyle w:val="Hyperlink"/>
                <w:noProof/>
              </w:rPr>
              <w:t>Description of the Project</w:t>
            </w:r>
            <w:r w:rsidR="001B7072">
              <w:rPr>
                <w:noProof/>
                <w:webHidden/>
              </w:rPr>
              <w:tab/>
            </w:r>
            <w:r w:rsidR="001B7072">
              <w:rPr>
                <w:noProof/>
                <w:webHidden/>
              </w:rPr>
              <w:fldChar w:fldCharType="begin"/>
            </w:r>
            <w:r w:rsidR="001B7072">
              <w:rPr>
                <w:noProof/>
                <w:webHidden/>
              </w:rPr>
              <w:instrText xml:space="preserve"> PAGEREF _Toc149580499 \h </w:instrText>
            </w:r>
            <w:r w:rsidR="001B7072">
              <w:rPr>
                <w:noProof/>
                <w:webHidden/>
              </w:rPr>
            </w:r>
            <w:r w:rsidR="001B7072">
              <w:rPr>
                <w:noProof/>
                <w:webHidden/>
              </w:rPr>
              <w:fldChar w:fldCharType="separate"/>
            </w:r>
            <w:r w:rsidR="001B7072">
              <w:rPr>
                <w:noProof/>
                <w:webHidden/>
              </w:rPr>
              <w:t>3</w:t>
            </w:r>
            <w:r w:rsidR="001B7072">
              <w:rPr>
                <w:noProof/>
                <w:webHidden/>
              </w:rPr>
              <w:fldChar w:fldCharType="end"/>
            </w:r>
          </w:hyperlink>
        </w:p>
        <w:p w14:paraId="07EA3F5A" w14:textId="5805DA8C" w:rsidR="001B7072" w:rsidRDefault="00046B38">
          <w:pPr>
            <w:pStyle w:val="TOC2"/>
            <w:tabs>
              <w:tab w:val="right" w:leader="dot" w:pos="9016"/>
            </w:tabs>
            <w:rPr>
              <w:rFonts w:eastAsiaTheme="minorEastAsia"/>
              <w:noProof/>
              <w:lang w:val="en-MU" w:eastAsia="en-MU"/>
            </w:rPr>
          </w:pPr>
          <w:hyperlink w:anchor="_Toc149580500" w:history="1">
            <w:r w:rsidR="001B7072" w:rsidRPr="00034D5B">
              <w:rPr>
                <w:rStyle w:val="Hyperlink"/>
                <w:noProof/>
              </w:rPr>
              <w:t>Aim</w:t>
            </w:r>
            <w:r w:rsidR="001B7072">
              <w:rPr>
                <w:noProof/>
                <w:webHidden/>
              </w:rPr>
              <w:tab/>
            </w:r>
            <w:r w:rsidR="001B7072">
              <w:rPr>
                <w:noProof/>
                <w:webHidden/>
              </w:rPr>
              <w:fldChar w:fldCharType="begin"/>
            </w:r>
            <w:r w:rsidR="001B7072">
              <w:rPr>
                <w:noProof/>
                <w:webHidden/>
              </w:rPr>
              <w:instrText xml:space="preserve"> PAGEREF _Toc149580500 \h </w:instrText>
            </w:r>
            <w:r w:rsidR="001B7072">
              <w:rPr>
                <w:noProof/>
                <w:webHidden/>
              </w:rPr>
            </w:r>
            <w:r w:rsidR="001B7072">
              <w:rPr>
                <w:noProof/>
                <w:webHidden/>
              </w:rPr>
              <w:fldChar w:fldCharType="separate"/>
            </w:r>
            <w:r w:rsidR="001B7072">
              <w:rPr>
                <w:noProof/>
                <w:webHidden/>
              </w:rPr>
              <w:t>3</w:t>
            </w:r>
            <w:r w:rsidR="001B7072">
              <w:rPr>
                <w:noProof/>
                <w:webHidden/>
              </w:rPr>
              <w:fldChar w:fldCharType="end"/>
            </w:r>
          </w:hyperlink>
        </w:p>
        <w:p w14:paraId="408D11BF" w14:textId="79ACD4C1" w:rsidR="001B7072" w:rsidRDefault="00046B38">
          <w:pPr>
            <w:pStyle w:val="TOC2"/>
            <w:tabs>
              <w:tab w:val="right" w:leader="dot" w:pos="9016"/>
            </w:tabs>
            <w:rPr>
              <w:rFonts w:eastAsiaTheme="minorEastAsia"/>
              <w:noProof/>
              <w:lang w:val="en-MU" w:eastAsia="en-MU"/>
            </w:rPr>
          </w:pPr>
          <w:hyperlink w:anchor="_Toc149580501" w:history="1">
            <w:r w:rsidR="001B7072" w:rsidRPr="00034D5B">
              <w:rPr>
                <w:rStyle w:val="Hyperlink"/>
                <w:noProof/>
              </w:rPr>
              <w:t>Objective</w:t>
            </w:r>
            <w:r w:rsidR="001B7072">
              <w:rPr>
                <w:noProof/>
                <w:webHidden/>
              </w:rPr>
              <w:tab/>
            </w:r>
            <w:r w:rsidR="001B7072">
              <w:rPr>
                <w:noProof/>
                <w:webHidden/>
              </w:rPr>
              <w:fldChar w:fldCharType="begin"/>
            </w:r>
            <w:r w:rsidR="001B7072">
              <w:rPr>
                <w:noProof/>
                <w:webHidden/>
              </w:rPr>
              <w:instrText xml:space="preserve"> PAGEREF _Toc149580501 \h </w:instrText>
            </w:r>
            <w:r w:rsidR="001B7072">
              <w:rPr>
                <w:noProof/>
                <w:webHidden/>
              </w:rPr>
            </w:r>
            <w:r w:rsidR="001B7072">
              <w:rPr>
                <w:noProof/>
                <w:webHidden/>
              </w:rPr>
              <w:fldChar w:fldCharType="separate"/>
            </w:r>
            <w:r w:rsidR="001B7072">
              <w:rPr>
                <w:noProof/>
                <w:webHidden/>
              </w:rPr>
              <w:t>4</w:t>
            </w:r>
            <w:r w:rsidR="001B7072">
              <w:rPr>
                <w:noProof/>
                <w:webHidden/>
              </w:rPr>
              <w:fldChar w:fldCharType="end"/>
            </w:r>
          </w:hyperlink>
        </w:p>
        <w:p w14:paraId="7EEEB31C" w14:textId="6FFB7B62" w:rsidR="001B7072" w:rsidRDefault="00046B38">
          <w:pPr>
            <w:pStyle w:val="TOC1"/>
            <w:rPr>
              <w:rFonts w:eastAsiaTheme="minorEastAsia"/>
              <w:noProof/>
              <w:lang w:val="en-MU" w:eastAsia="en-MU"/>
            </w:rPr>
          </w:pPr>
          <w:hyperlink w:anchor="_Toc149580502" w:history="1">
            <w:r w:rsidR="001B7072" w:rsidRPr="00034D5B">
              <w:rPr>
                <w:rStyle w:val="Hyperlink"/>
                <w:noProof/>
              </w:rPr>
              <w:t>Key Activities of the Project</w:t>
            </w:r>
            <w:r w:rsidR="001B7072">
              <w:rPr>
                <w:noProof/>
                <w:webHidden/>
              </w:rPr>
              <w:tab/>
            </w:r>
            <w:r w:rsidR="001B7072">
              <w:rPr>
                <w:noProof/>
                <w:webHidden/>
              </w:rPr>
              <w:fldChar w:fldCharType="begin"/>
            </w:r>
            <w:r w:rsidR="001B7072">
              <w:rPr>
                <w:noProof/>
                <w:webHidden/>
              </w:rPr>
              <w:instrText xml:space="preserve"> PAGEREF _Toc149580502 \h </w:instrText>
            </w:r>
            <w:r w:rsidR="001B7072">
              <w:rPr>
                <w:noProof/>
                <w:webHidden/>
              </w:rPr>
            </w:r>
            <w:r w:rsidR="001B7072">
              <w:rPr>
                <w:noProof/>
                <w:webHidden/>
              </w:rPr>
              <w:fldChar w:fldCharType="separate"/>
            </w:r>
            <w:r w:rsidR="001B7072">
              <w:rPr>
                <w:noProof/>
                <w:webHidden/>
              </w:rPr>
              <w:t>4</w:t>
            </w:r>
            <w:r w:rsidR="001B7072">
              <w:rPr>
                <w:noProof/>
                <w:webHidden/>
              </w:rPr>
              <w:fldChar w:fldCharType="end"/>
            </w:r>
          </w:hyperlink>
        </w:p>
        <w:p w14:paraId="265A3A80" w14:textId="3F1409BD" w:rsidR="001B7072" w:rsidRDefault="00046B38">
          <w:pPr>
            <w:pStyle w:val="TOC2"/>
            <w:tabs>
              <w:tab w:val="right" w:leader="dot" w:pos="9016"/>
            </w:tabs>
            <w:rPr>
              <w:rFonts w:eastAsiaTheme="minorEastAsia"/>
              <w:noProof/>
              <w:lang w:val="en-MU" w:eastAsia="en-MU"/>
            </w:rPr>
          </w:pPr>
          <w:hyperlink w:anchor="_Toc149580503" w:history="1">
            <w:r w:rsidR="001B7072" w:rsidRPr="00034D5B">
              <w:rPr>
                <w:rStyle w:val="Hyperlink"/>
                <w:noProof/>
              </w:rPr>
              <w:t>Literature Review</w:t>
            </w:r>
            <w:r w:rsidR="001B7072">
              <w:rPr>
                <w:noProof/>
                <w:webHidden/>
              </w:rPr>
              <w:tab/>
            </w:r>
            <w:r w:rsidR="001B7072">
              <w:rPr>
                <w:noProof/>
                <w:webHidden/>
              </w:rPr>
              <w:fldChar w:fldCharType="begin"/>
            </w:r>
            <w:r w:rsidR="001B7072">
              <w:rPr>
                <w:noProof/>
                <w:webHidden/>
              </w:rPr>
              <w:instrText xml:space="preserve"> PAGEREF _Toc149580503 \h </w:instrText>
            </w:r>
            <w:r w:rsidR="001B7072">
              <w:rPr>
                <w:noProof/>
                <w:webHidden/>
              </w:rPr>
            </w:r>
            <w:r w:rsidR="001B7072">
              <w:rPr>
                <w:noProof/>
                <w:webHidden/>
              </w:rPr>
              <w:fldChar w:fldCharType="separate"/>
            </w:r>
            <w:r w:rsidR="001B7072">
              <w:rPr>
                <w:noProof/>
                <w:webHidden/>
              </w:rPr>
              <w:t>4</w:t>
            </w:r>
            <w:r w:rsidR="001B7072">
              <w:rPr>
                <w:noProof/>
                <w:webHidden/>
              </w:rPr>
              <w:fldChar w:fldCharType="end"/>
            </w:r>
          </w:hyperlink>
        </w:p>
        <w:p w14:paraId="6E8307C1" w14:textId="44BE9588" w:rsidR="001B7072" w:rsidRDefault="00046B38">
          <w:pPr>
            <w:pStyle w:val="TOC2"/>
            <w:tabs>
              <w:tab w:val="right" w:leader="dot" w:pos="9016"/>
            </w:tabs>
            <w:rPr>
              <w:rFonts w:eastAsiaTheme="minorEastAsia"/>
              <w:noProof/>
              <w:lang w:val="en-MU" w:eastAsia="en-MU"/>
            </w:rPr>
          </w:pPr>
          <w:hyperlink w:anchor="_Toc149580504" w:history="1">
            <w:r w:rsidR="001B7072" w:rsidRPr="00034D5B">
              <w:rPr>
                <w:rStyle w:val="Hyperlink"/>
                <w:noProof/>
              </w:rPr>
              <w:t>Systems Analysis and Design</w:t>
            </w:r>
            <w:r w:rsidR="001B7072">
              <w:rPr>
                <w:noProof/>
                <w:webHidden/>
              </w:rPr>
              <w:tab/>
            </w:r>
            <w:r w:rsidR="001B7072">
              <w:rPr>
                <w:noProof/>
                <w:webHidden/>
              </w:rPr>
              <w:fldChar w:fldCharType="begin"/>
            </w:r>
            <w:r w:rsidR="001B7072">
              <w:rPr>
                <w:noProof/>
                <w:webHidden/>
              </w:rPr>
              <w:instrText xml:space="preserve"> PAGEREF _Toc149580504 \h </w:instrText>
            </w:r>
            <w:r w:rsidR="001B7072">
              <w:rPr>
                <w:noProof/>
                <w:webHidden/>
              </w:rPr>
            </w:r>
            <w:r w:rsidR="001B7072">
              <w:rPr>
                <w:noProof/>
                <w:webHidden/>
              </w:rPr>
              <w:fldChar w:fldCharType="separate"/>
            </w:r>
            <w:r w:rsidR="001B7072">
              <w:rPr>
                <w:noProof/>
                <w:webHidden/>
              </w:rPr>
              <w:t>4</w:t>
            </w:r>
            <w:r w:rsidR="001B7072">
              <w:rPr>
                <w:noProof/>
                <w:webHidden/>
              </w:rPr>
              <w:fldChar w:fldCharType="end"/>
            </w:r>
          </w:hyperlink>
        </w:p>
        <w:p w14:paraId="33CD6D5A" w14:textId="6EB7D6F2" w:rsidR="001B7072" w:rsidRDefault="00046B38">
          <w:pPr>
            <w:pStyle w:val="TOC2"/>
            <w:tabs>
              <w:tab w:val="right" w:leader="dot" w:pos="9016"/>
            </w:tabs>
            <w:rPr>
              <w:rFonts w:eastAsiaTheme="minorEastAsia"/>
              <w:noProof/>
              <w:lang w:val="en-MU" w:eastAsia="en-MU"/>
            </w:rPr>
          </w:pPr>
          <w:hyperlink w:anchor="_Toc149580505" w:history="1">
            <w:r w:rsidR="001B7072" w:rsidRPr="00034D5B">
              <w:rPr>
                <w:rStyle w:val="Hyperlink"/>
                <w:noProof/>
              </w:rPr>
              <w:t>Implementation and Testing</w:t>
            </w:r>
            <w:r w:rsidR="001B7072">
              <w:rPr>
                <w:noProof/>
                <w:webHidden/>
              </w:rPr>
              <w:tab/>
            </w:r>
            <w:r w:rsidR="001B7072">
              <w:rPr>
                <w:noProof/>
                <w:webHidden/>
              </w:rPr>
              <w:fldChar w:fldCharType="begin"/>
            </w:r>
            <w:r w:rsidR="001B7072">
              <w:rPr>
                <w:noProof/>
                <w:webHidden/>
              </w:rPr>
              <w:instrText xml:space="preserve"> PAGEREF _Toc149580505 \h </w:instrText>
            </w:r>
            <w:r w:rsidR="001B7072">
              <w:rPr>
                <w:noProof/>
                <w:webHidden/>
              </w:rPr>
            </w:r>
            <w:r w:rsidR="001B7072">
              <w:rPr>
                <w:noProof/>
                <w:webHidden/>
              </w:rPr>
              <w:fldChar w:fldCharType="separate"/>
            </w:r>
            <w:r w:rsidR="001B7072">
              <w:rPr>
                <w:noProof/>
                <w:webHidden/>
              </w:rPr>
              <w:t>5</w:t>
            </w:r>
            <w:r w:rsidR="001B7072">
              <w:rPr>
                <w:noProof/>
                <w:webHidden/>
              </w:rPr>
              <w:fldChar w:fldCharType="end"/>
            </w:r>
          </w:hyperlink>
        </w:p>
        <w:p w14:paraId="6AE8E172" w14:textId="49F4DF49" w:rsidR="001B7072" w:rsidRDefault="00046B38">
          <w:pPr>
            <w:pStyle w:val="TOC2"/>
            <w:tabs>
              <w:tab w:val="right" w:leader="dot" w:pos="9016"/>
            </w:tabs>
            <w:rPr>
              <w:rFonts w:eastAsiaTheme="minorEastAsia"/>
              <w:noProof/>
              <w:lang w:val="en-MU" w:eastAsia="en-MU"/>
            </w:rPr>
          </w:pPr>
          <w:hyperlink w:anchor="_Toc149580506" w:history="1">
            <w:r w:rsidR="001B7072" w:rsidRPr="00034D5B">
              <w:rPr>
                <w:rStyle w:val="Hyperlink"/>
                <w:noProof/>
              </w:rPr>
              <w:t>Evaluation</w:t>
            </w:r>
            <w:r w:rsidR="001B7072">
              <w:rPr>
                <w:noProof/>
                <w:webHidden/>
              </w:rPr>
              <w:tab/>
            </w:r>
            <w:r w:rsidR="001B7072">
              <w:rPr>
                <w:noProof/>
                <w:webHidden/>
              </w:rPr>
              <w:fldChar w:fldCharType="begin"/>
            </w:r>
            <w:r w:rsidR="001B7072">
              <w:rPr>
                <w:noProof/>
                <w:webHidden/>
              </w:rPr>
              <w:instrText xml:space="preserve"> PAGEREF _Toc149580506 \h </w:instrText>
            </w:r>
            <w:r w:rsidR="001B7072">
              <w:rPr>
                <w:noProof/>
                <w:webHidden/>
              </w:rPr>
            </w:r>
            <w:r w:rsidR="001B7072">
              <w:rPr>
                <w:noProof/>
                <w:webHidden/>
              </w:rPr>
              <w:fldChar w:fldCharType="separate"/>
            </w:r>
            <w:r w:rsidR="001B7072">
              <w:rPr>
                <w:noProof/>
                <w:webHidden/>
              </w:rPr>
              <w:t>5</w:t>
            </w:r>
            <w:r w:rsidR="001B7072">
              <w:rPr>
                <w:noProof/>
                <w:webHidden/>
              </w:rPr>
              <w:fldChar w:fldCharType="end"/>
            </w:r>
          </w:hyperlink>
        </w:p>
        <w:p w14:paraId="031DC4C2" w14:textId="05032817" w:rsidR="001B7072" w:rsidRDefault="00046B38">
          <w:pPr>
            <w:pStyle w:val="TOC1"/>
            <w:rPr>
              <w:rFonts w:eastAsiaTheme="minorEastAsia"/>
              <w:noProof/>
              <w:lang w:val="en-MU" w:eastAsia="en-MU"/>
            </w:rPr>
          </w:pPr>
          <w:hyperlink w:anchor="_Toc149580507" w:history="1">
            <w:r w:rsidR="001B7072" w:rsidRPr="00034D5B">
              <w:rPr>
                <w:rStyle w:val="Hyperlink"/>
                <w:noProof/>
              </w:rPr>
              <w:t>Project Plan</w:t>
            </w:r>
            <w:r w:rsidR="001B7072">
              <w:rPr>
                <w:noProof/>
                <w:webHidden/>
              </w:rPr>
              <w:tab/>
            </w:r>
            <w:r w:rsidR="001B7072">
              <w:rPr>
                <w:noProof/>
                <w:webHidden/>
              </w:rPr>
              <w:fldChar w:fldCharType="begin"/>
            </w:r>
            <w:r w:rsidR="001B7072">
              <w:rPr>
                <w:noProof/>
                <w:webHidden/>
              </w:rPr>
              <w:instrText xml:space="preserve"> PAGEREF _Toc149580507 \h </w:instrText>
            </w:r>
            <w:r w:rsidR="001B7072">
              <w:rPr>
                <w:noProof/>
                <w:webHidden/>
              </w:rPr>
            </w:r>
            <w:r w:rsidR="001B7072">
              <w:rPr>
                <w:noProof/>
                <w:webHidden/>
              </w:rPr>
              <w:fldChar w:fldCharType="separate"/>
            </w:r>
            <w:r w:rsidR="001B7072">
              <w:rPr>
                <w:noProof/>
                <w:webHidden/>
              </w:rPr>
              <w:t>6</w:t>
            </w:r>
            <w:r w:rsidR="001B7072">
              <w:rPr>
                <w:noProof/>
                <w:webHidden/>
              </w:rPr>
              <w:fldChar w:fldCharType="end"/>
            </w:r>
          </w:hyperlink>
        </w:p>
        <w:p w14:paraId="28120126" w14:textId="29B1D6E9" w:rsidR="001B7072" w:rsidRDefault="00046B38">
          <w:pPr>
            <w:pStyle w:val="TOC1"/>
            <w:rPr>
              <w:rFonts w:eastAsiaTheme="minorEastAsia"/>
              <w:noProof/>
              <w:lang w:val="en-MU" w:eastAsia="en-MU"/>
            </w:rPr>
          </w:pPr>
          <w:hyperlink w:anchor="_Toc149580508" w:history="1">
            <w:r w:rsidR="001B7072" w:rsidRPr="00034D5B">
              <w:rPr>
                <w:rStyle w:val="Hyperlink"/>
                <w:noProof/>
              </w:rPr>
              <w:t>Project Resources</w:t>
            </w:r>
            <w:r w:rsidR="001B7072">
              <w:rPr>
                <w:noProof/>
                <w:webHidden/>
              </w:rPr>
              <w:tab/>
            </w:r>
            <w:r w:rsidR="001B7072">
              <w:rPr>
                <w:noProof/>
                <w:webHidden/>
              </w:rPr>
              <w:fldChar w:fldCharType="begin"/>
            </w:r>
            <w:r w:rsidR="001B7072">
              <w:rPr>
                <w:noProof/>
                <w:webHidden/>
              </w:rPr>
              <w:instrText xml:space="preserve"> PAGEREF _Toc149580508 \h </w:instrText>
            </w:r>
            <w:r w:rsidR="001B7072">
              <w:rPr>
                <w:noProof/>
                <w:webHidden/>
              </w:rPr>
            </w:r>
            <w:r w:rsidR="001B7072">
              <w:rPr>
                <w:noProof/>
                <w:webHidden/>
              </w:rPr>
              <w:fldChar w:fldCharType="separate"/>
            </w:r>
            <w:r w:rsidR="001B7072">
              <w:rPr>
                <w:noProof/>
                <w:webHidden/>
              </w:rPr>
              <w:t>7</w:t>
            </w:r>
            <w:r w:rsidR="001B7072">
              <w:rPr>
                <w:noProof/>
                <w:webHidden/>
              </w:rPr>
              <w:fldChar w:fldCharType="end"/>
            </w:r>
          </w:hyperlink>
        </w:p>
        <w:p w14:paraId="55C2CAE6" w14:textId="05112F2C" w:rsidR="001B7072" w:rsidRDefault="00046B38">
          <w:pPr>
            <w:pStyle w:val="TOC1"/>
            <w:rPr>
              <w:rFonts w:eastAsiaTheme="minorEastAsia"/>
              <w:noProof/>
              <w:lang w:val="en-MU" w:eastAsia="en-MU"/>
            </w:rPr>
          </w:pPr>
          <w:hyperlink w:anchor="_Toc149580509" w:history="1">
            <w:r w:rsidR="001B7072" w:rsidRPr="00034D5B">
              <w:rPr>
                <w:rStyle w:val="Hyperlink"/>
                <w:noProof/>
              </w:rPr>
              <w:t>Bibliography</w:t>
            </w:r>
            <w:r w:rsidR="001B7072">
              <w:rPr>
                <w:noProof/>
                <w:webHidden/>
              </w:rPr>
              <w:tab/>
            </w:r>
            <w:r w:rsidR="001B7072">
              <w:rPr>
                <w:noProof/>
                <w:webHidden/>
              </w:rPr>
              <w:fldChar w:fldCharType="begin"/>
            </w:r>
            <w:r w:rsidR="001B7072">
              <w:rPr>
                <w:noProof/>
                <w:webHidden/>
              </w:rPr>
              <w:instrText xml:space="preserve"> PAGEREF _Toc149580509 \h </w:instrText>
            </w:r>
            <w:r w:rsidR="001B7072">
              <w:rPr>
                <w:noProof/>
                <w:webHidden/>
              </w:rPr>
            </w:r>
            <w:r w:rsidR="001B7072">
              <w:rPr>
                <w:noProof/>
                <w:webHidden/>
              </w:rPr>
              <w:fldChar w:fldCharType="separate"/>
            </w:r>
            <w:r w:rsidR="001B7072">
              <w:rPr>
                <w:noProof/>
                <w:webHidden/>
              </w:rPr>
              <w:t>7</w:t>
            </w:r>
            <w:r w:rsidR="001B7072">
              <w:rPr>
                <w:noProof/>
                <w:webHidden/>
              </w:rPr>
              <w:fldChar w:fldCharType="end"/>
            </w:r>
          </w:hyperlink>
        </w:p>
        <w:p w14:paraId="2CEEBDF6" w14:textId="1B73AF3C" w:rsidR="001B7072" w:rsidRDefault="00046B38">
          <w:pPr>
            <w:pStyle w:val="TOC1"/>
            <w:rPr>
              <w:rFonts w:eastAsiaTheme="minorEastAsia"/>
              <w:noProof/>
              <w:lang w:val="en-MU" w:eastAsia="en-MU"/>
            </w:rPr>
          </w:pPr>
          <w:hyperlink w:anchor="_Toc149580510" w:history="1">
            <w:r w:rsidR="001B7072" w:rsidRPr="00034D5B">
              <w:rPr>
                <w:rStyle w:val="Hyperlink"/>
                <w:noProof/>
              </w:rPr>
              <w:t>References</w:t>
            </w:r>
            <w:r w:rsidR="001B7072">
              <w:rPr>
                <w:noProof/>
                <w:webHidden/>
              </w:rPr>
              <w:tab/>
            </w:r>
            <w:r w:rsidR="001B7072">
              <w:rPr>
                <w:noProof/>
                <w:webHidden/>
              </w:rPr>
              <w:fldChar w:fldCharType="begin"/>
            </w:r>
            <w:r w:rsidR="001B7072">
              <w:rPr>
                <w:noProof/>
                <w:webHidden/>
              </w:rPr>
              <w:instrText xml:space="preserve"> PAGEREF _Toc149580510 \h </w:instrText>
            </w:r>
            <w:r w:rsidR="001B7072">
              <w:rPr>
                <w:noProof/>
                <w:webHidden/>
              </w:rPr>
            </w:r>
            <w:r w:rsidR="001B7072">
              <w:rPr>
                <w:noProof/>
                <w:webHidden/>
              </w:rPr>
              <w:fldChar w:fldCharType="separate"/>
            </w:r>
            <w:r w:rsidR="001B7072">
              <w:rPr>
                <w:noProof/>
                <w:webHidden/>
              </w:rPr>
              <w:t>8</w:t>
            </w:r>
            <w:r w:rsidR="001B7072">
              <w:rPr>
                <w:noProof/>
                <w:webHidden/>
              </w:rPr>
              <w:fldChar w:fldCharType="end"/>
            </w:r>
          </w:hyperlink>
        </w:p>
        <w:p w14:paraId="5C87A3A5" w14:textId="5DFA4920" w:rsidR="00292DB9" w:rsidRDefault="00292DB9">
          <w:r>
            <w:rPr>
              <w:b/>
              <w:bCs/>
              <w:noProof/>
            </w:rPr>
            <w:fldChar w:fldCharType="end"/>
          </w:r>
        </w:p>
      </w:sdtContent>
    </w:sdt>
    <w:p w14:paraId="556FF56B" w14:textId="77777777" w:rsidR="00794D19" w:rsidRDefault="00794D19"/>
    <w:p w14:paraId="4756F9BE" w14:textId="77777777" w:rsidR="00292DB9" w:rsidRDefault="00292DB9"/>
    <w:p w14:paraId="199850B0" w14:textId="77777777" w:rsidR="00292DB9" w:rsidRDefault="00292DB9"/>
    <w:p w14:paraId="0100E899" w14:textId="77777777" w:rsidR="00292DB9" w:rsidRDefault="00292DB9"/>
    <w:p w14:paraId="4CF900BA" w14:textId="77777777" w:rsidR="00292DB9" w:rsidRDefault="00292DB9"/>
    <w:p w14:paraId="496D0C74" w14:textId="77777777" w:rsidR="00292DB9" w:rsidRDefault="00292DB9"/>
    <w:p w14:paraId="0D0B99A3" w14:textId="77777777" w:rsidR="00292DB9" w:rsidRDefault="00292DB9"/>
    <w:p w14:paraId="6FFE12C3" w14:textId="77777777" w:rsidR="00292DB9" w:rsidRDefault="00292DB9"/>
    <w:p w14:paraId="2CAA19DE" w14:textId="77777777" w:rsidR="00292DB9" w:rsidRDefault="00292DB9"/>
    <w:p w14:paraId="1CF026C6" w14:textId="77777777" w:rsidR="00292DB9" w:rsidRDefault="00292DB9"/>
    <w:p w14:paraId="21BF75D3" w14:textId="77777777" w:rsidR="00292DB9" w:rsidRDefault="00292DB9"/>
    <w:p w14:paraId="31BDCE27" w14:textId="77777777" w:rsidR="00292DB9" w:rsidRDefault="00292DB9"/>
    <w:p w14:paraId="17BCADC6" w14:textId="77777777" w:rsidR="00292DB9" w:rsidRDefault="00292DB9"/>
    <w:p w14:paraId="461B9815" w14:textId="77777777" w:rsidR="00292DB9" w:rsidRDefault="00292DB9"/>
    <w:p w14:paraId="21E47131" w14:textId="77777777" w:rsidR="00292DB9" w:rsidRDefault="00292DB9"/>
    <w:p w14:paraId="001872F5" w14:textId="77777777" w:rsidR="00292DB9" w:rsidRDefault="00292DB9"/>
    <w:p w14:paraId="7EF9668D" w14:textId="77777777" w:rsidR="00292DB9" w:rsidRDefault="00292DB9"/>
    <w:p w14:paraId="06760148" w14:textId="77777777" w:rsidR="00292DB9" w:rsidRDefault="00292DB9"/>
    <w:p w14:paraId="68061695" w14:textId="095396E6" w:rsidR="003079BC" w:rsidRPr="003079BC" w:rsidRDefault="00061BE0" w:rsidP="001B7072">
      <w:pPr>
        <w:pStyle w:val="Heading1"/>
      </w:pPr>
      <w:bookmarkStart w:id="0" w:name="_Toc149580497"/>
      <w:r>
        <w:t>Background of study</w:t>
      </w:r>
      <w:bookmarkEnd w:id="0"/>
    </w:p>
    <w:p w14:paraId="3B162A24" w14:textId="16426464" w:rsidR="00061BE0" w:rsidRDefault="00061BE0" w:rsidP="00061BE0">
      <w:r>
        <w:t xml:space="preserve">Managing the </w:t>
      </w:r>
      <w:r w:rsidR="007338D9">
        <w:t>accounting</w:t>
      </w:r>
      <w:r>
        <w:t xml:space="preserve"> of a company is a long </w:t>
      </w:r>
      <w:r w:rsidR="00B111AF">
        <w:t>complex work</w:t>
      </w:r>
      <w:r w:rsidR="00E573C0">
        <w:t xml:space="preserve"> but therefore</w:t>
      </w:r>
      <w:r w:rsidR="00AA59DE">
        <w:t xml:space="preserve"> “</w:t>
      </w:r>
      <w:r w:rsidR="008F2A15" w:rsidRPr="008F2A15">
        <w:t>plays a significant role in the effective management process</w:t>
      </w:r>
      <w:r w:rsidR="00E573C0">
        <w:t xml:space="preserve"> </w:t>
      </w:r>
      <w:r w:rsidR="00AA59DE">
        <w:fldChar w:fldCharType="begin"/>
      </w:r>
      <w:r w:rsidR="00AA59DE">
        <w:instrText xml:space="preserve"> ADDIN ZOTERO_ITEM CSL_CITATION {"citationID":"ib0WogCv","properties":{"formattedCitation":"(Alabdullah, 2019)","plainCitation":"(Alabdullah, 2019)","noteIndex":0},"citationItems":[{"id":56,"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rsidR="00AA59DE">
        <w:fldChar w:fldCharType="separate"/>
      </w:r>
      <w:r w:rsidR="00AA59DE" w:rsidRPr="00AA59DE">
        <w:rPr>
          <w:rFonts w:ascii="Calibri" w:hAnsi="Calibri" w:cs="Calibri"/>
        </w:rPr>
        <w:t>(Alabdullah, 2019)</w:t>
      </w:r>
      <w:r w:rsidR="00AA59DE">
        <w:fldChar w:fldCharType="end"/>
      </w:r>
      <w:r w:rsidR="00DC20F3">
        <w:t xml:space="preserve">, and one of the </w:t>
      </w:r>
      <w:r w:rsidR="002868CD">
        <w:t>tasks</w:t>
      </w:r>
      <w:r w:rsidR="00DC20F3">
        <w:t xml:space="preserve"> is </w:t>
      </w:r>
      <w:r w:rsidR="00EE133F">
        <w:t xml:space="preserve">to log all the differences expenses for </w:t>
      </w:r>
      <w:r w:rsidR="00C93988">
        <w:t>varied reasons</w:t>
      </w:r>
      <w:r w:rsidR="002868CD">
        <w:t>. Therefore, the only way is to manually</w:t>
      </w:r>
      <w:r w:rsidR="00E77B20">
        <w:t xml:space="preserve"> extract and</w:t>
      </w:r>
      <w:r w:rsidR="003079BC">
        <w:t xml:space="preserve"> store all </w:t>
      </w:r>
      <w:r w:rsidR="00BF20DF">
        <w:t>this</w:t>
      </w:r>
      <w:r w:rsidR="003079BC">
        <w:t xml:space="preserve"> information </w:t>
      </w:r>
      <w:r w:rsidR="008740D9">
        <w:t>in</w:t>
      </w:r>
      <w:r w:rsidR="003079BC">
        <w:t xml:space="preserve"> </w:t>
      </w:r>
      <w:r w:rsidR="00984586">
        <w:t xml:space="preserve">their receipt </w:t>
      </w:r>
      <w:r w:rsidR="00090629">
        <w:t>paper,</w:t>
      </w:r>
      <w:r w:rsidR="00F0219B">
        <w:t xml:space="preserve"> which </w:t>
      </w:r>
      <w:r w:rsidR="00236FAD">
        <w:t>represents</w:t>
      </w:r>
      <w:r w:rsidR="00F0219B">
        <w:t xml:space="preserve"> </w:t>
      </w:r>
      <w:r w:rsidR="00090629">
        <w:t>repetitive</w:t>
      </w:r>
      <w:r w:rsidR="00AB3A2F">
        <w:t xml:space="preserve"> work</w:t>
      </w:r>
      <w:r w:rsidR="00693C76">
        <w:t xml:space="preserve"> and a big loss of time and energy which could be </w:t>
      </w:r>
      <w:r w:rsidR="00090629">
        <w:t>placed</w:t>
      </w:r>
      <w:r w:rsidR="000A1C6A">
        <w:t xml:space="preserve"> into more important </w:t>
      </w:r>
      <w:r w:rsidR="00090629">
        <w:t>tasks</w:t>
      </w:r>
      <w:r w:rsidR="008C5693">
        <w:t>.</w:t>
      </w:r>
      <w:r w:rsidR="000C5659">
        <w:t xml:space="preserve"> </w:t>
      </w:r>
      <w:r w:rsidR="00F20874">
        <w:t>A few</w:t>
      </w:r>
      <w:r w:rsidR="000C5659">
        <w:t xml:space="preserve"> solutions</w:t>
      </w:r>
      <w:r w:rsidR="009B6FAF">
        <w:t xml:space="preserve"> exist but nothing corresponding to the Mauritian market either </w:t>
      </w:r>
      <w:r w:rsidR="00CA078B">
        <w:t xml:space="preserve">professionally or </w:t>
      </w:r>
      <w:r w:rsidR="00E4219D">
        <w:t>personally but</w:t>
      </w:r>
      <w:r w:rsidR="00CA078B">
        <w:t xml:space="preserve"> are limited</w:t>
      </w:r>
      <w:r w:rsidR="00BD22F1">
        <w:t xml:space="preserve"> and expensive.</w:t>
      </w:r>
    </w:p>
    <w:p w14:paraId="35658895" w14:textId="77777777" w:rsidR="008C5693" w:rsidRDefault="008C5693" w:rsidP="00061BE0"/>
    <w:p w14:paraId="1BB1729A" w14:textId="415F96E6" w:rsidR="00E4219D" w:rsidRDefault="008C5693" w:rsidP="001B7072">
      <w:pPr>
        <w:pStyle w:val="Heading1"/>
      </w:pPr>
      <w:bookmarkStart w:id="1" w:name="_Toc149580498"/>
      <w:r>
        <w:t>Problem Statement</w:t>
      </w:r>
      <w:bookmarkEnd w:id="1"/>
    </w:p>
    <w:p w14:paraId="134E177B" w14:textId="56A22E6D" w:rsidR="00E4219D" w:rsidRDefault="00E4219D" w:rsidP="00E4219D">
      <w:r>
        <w:t xml:space="preserve">Like said </w:t>
      </w:r>
      <w:r w:rsidR="00342BC4">
        <w:t>precedent</w:t>
      </w:r>
      <w:r w:rsidR="00490834">
        <w:t xml:space="preserve">, there’s multiple </w:t>
      </w:r>
      <w:r w:rsidR="00C93988">
        <w:t>viable solutions</w:t>
      </w:r>
      <w:r w:rsidR="009B0FBD">
        <w:t xml:space="preserve"> such has</w:t>
      </w:r>
      <w:r w:rsidR="00300CDB">
        <w:t xml:space="preserve"> “</w:t>
      </w:r>
      <w:proofErr w:type="spellStart"/>
      <w:r w:rsidR="00300CDB">
        <w:t>Recipator</w:t>
      </w:r>
      <w:proofErr w:type="spellEnd"/>
      <w:r w:rsidR="00300CDB">
        <w:t xml:space="preserve"> AI”</w:t>
      </w:r>
      <w:r w:rsidR="009B0FBD">
        <w:t xml:space="preserve"> </w:t>
      </w:r>
      <w:r w:rsidR="009B0FBD">
        <w:fldChar w:fldCharType="begin"/>
      </w:r>
      <w:r w:rsidR="009B0FBD">
        <w:instrText xml:space="preserve"> ADDIN ZOTERO_ITEM CSL_CITATION {"citationID":"epYFlPj1","properties":{"formattedCitation":"(AI, no date)","plainCitation":"(AI, no date)","noteIndex":0},"citationItems":[{"id":59,"uris":["http://zotero.org/users/local/P24rKYTG/items/VICEN7XX"],"itemData":{"id":59,"type":"webpage","abstract":"AI-powered tool for automated receipt extraction from emails. Streamlines expense tracking, integrates with management systems, simplifies tax prep.","container-title":"Receiptor AI","language":"en","title":"Receiptor AI","URL":"https://receiptor.ai/","author":[{"family":"AI","given":"Receiptor"}],"accessed":{"date-parts":[["2023",10,30]]}}}],"schema":"https://github.com/citation-style-language/schema/raw/master/csl-citation.json"} </w:instrText>
      </w:r>
      <w:r w:rsidR="009B0FBD">
        <w:fldChar w:fldCharType="separate"/>
      </w:r>
      <w:r w:rsidR="009B0FBD" w:rsidRPr="009B0FBD">
        <w:rPr>
          <w:rFonts w:ascii="Calibri" w:hAnsi="Calibri" w:cs="Calibri"/>
        </w:rPr>
        <w:t>(AI, no date)</w:t>
      </w:r>
      <w:r w:rsidR="009B0FBD">
        <w:fldChar w:fldCharType="end"/>
      </w:r>
      <w:r w:rsidR="00300CDB">
        <w:t xml:space="preserve"> or </w:t>
      </w:r>
      <w:r w:rsidR="0048659D">
        <w:t>“</w:t>
      </w:r>
      <w:proofErr w:type="spellStart"/>
      <w:r w:rsidR="0048659D">
        <w:t>Veryfi</w:t>
      </w:r>
      <w:proofErr w:type="spellEnd"/>
      <w:r w:rsidR="0048659D">
        <w:t xml:space="preserve">” </w:t>
      </w:r>
      <w:r w:rsidR="0048659D">
        <w:fldChar w:fldCharType="begin"/>
      </w:r>
      <w:r w:rsidR="0048659D">
        <w:instrText xml:space="preserve"> ADDIN ZOTERO_ITEM CSL_CITATION {"citationID":"KxqPIzLu","properties":{"formattedCitation":"({\\i{}Transform Documents into Actionable Data in Seconds using Veryfi OCR API}, no date)","plainCitation":"(Transform Documents into Actionable Data in Seconds using Veryfi OCR API, no date)","noteIndex":0},"citationItems":[{"id":61,"uris":["http://zotero.org/users/local/P24rKYTG/items/84HZ7K3Z"],"itemData":{"id":61,"type":"webpage","abstract":"OCR APIs and Mobile SDKs to securely capture, extract, categorize and transform bills, invoices, receipts (SKUs), W2s, into standardized JSON with Level 3 data giving your app and customers superpowers.","container-title":"Veryfi","language":"en","title":"Transform Documents into Actionable Data in Seconds using Veryfi OCR API","URL":"https://www.veryfi.com/","accessed":{"date-parts":[["2023",10,30]]}}}],"schema":"https://github.com/citation-style-language/schema/raw/master/csl-citation.json"} </w:instrText>
      </w:r>
      <w:r w:rsidR="0048659D">
        <w:fldChar w:fldCharType="separate"/>
      </w:r>
      <w:r w:rsidR="0048659D" w:rsidRPr="0048659D">
        <w:rPr>
          <w:rFonts w:ascii="Calibri" w:hAnsi="Calibri" w:cs="Calibri"/>
          <w:kern w:val="0"/>
          <w:szCs w:val="24"/>
        </w:rPr>
        <w:t>(</w:t>
      </w:r>
      <w:r w:rsidR="0048659D" w:rsidRPr="0048659D">
        <w:rPr>
          <w:rFonts w:ascii="Calibri" w:hAnsi="Calibri" w:cs="Calibri"/>
          <w:i/>
          <w:iCs/>
          <w:kern w:val="0"/>
          <w:szCs w:val="24"/>
        </w:rPr>
        <w:t>Transform Documents into Actionable Data in Seconds using Veryfi OCR API</w:t>
      </w:r>
      <w:r w:rsidR="0048659D" w:rsidRPr="0048659D">
        <w:rPr>
          <w:rFonts w:ascii="Calibri" w:hAnsi="Calibri" w:cs="Calibri"/>
          <w:kern w:val="0"/>
          <w:szCs w:val="24"/>
        </w:rPr>
        <w:t>, no date)</w:t>
      </w:r>
      <w:r w:rsidR="0048659D">
        <w:fldChar w:fldCharType="end"/>
      </w:r>
      <w:r w:rsidR="004B0E2D">
        <w:t xml:space="preserve"> </w:t>
      </w:r>
      <w:r w:rsidR="00D1537C">
        <w:t xml:space="preserve">and thesis about the </w:t>
      </w:r>
      <w:r w:rsidR="002A42D1">
        <w:t xml:space="preserve">receipt extraction </w:t>
      </w:r>
      <w:r w:rsidR="00E33571">
        <w:t xml:space="preserve">like </w:t>
      </w:r>
      <w:r w:rsidR="00523008">
        <w:t>“</w:t>
      </w:r>
      <w:r w:rsidR="00370195" w:rsidRPr="00370195">
        <w:t>Information Extraction From Scanned Invoices using Machine Learning, OCR and Spatial Feature Mapping Techniques</w:t>
      </w:r>
      <w:r w:rsidR="00370195">
        <w:t>”</w:t>
      </w:r>
      <w:r w:rsidR="00DC543D">
        <w:fldChar w:fldCharType="begin"/>
      </w:r>
      <w:r w:rsidR="00DC543D">
        <w:instrText xml:space="preserve"> ADDIN ZOTERO_ITEM CSL_CITATION {"citationID":"iMGrLRxt","properties":{"formattedCitation":"(Darsha, 2023)","plainCitation":"(Darsha, 2023)","noteIndex":0},"citationItems":[{"id":40,"uris":["http://zotero.org/users/local/P24rKYTG/items/U9M8AVVH"],"itemData":{"id":40,"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DC543D">
        <w:fldChar w:fldCharType="separate"/>
      </w:r>
      <w:r w:rsidR="00DC543D" w:rsidRPr="00DC543D">
        <w:rPr>
          <w:rFonts w:ascii="Calibri" w:hAnsi="Calibri" w:cs="Calibri"/>
        </w:rPr>
        <w:t>(Darsha, 2023)</w:t>
      </w:r>
      <w:r w:rsidR="00DC543D">
        <w:fldChar w:fldCharType="end"/>
      </w:r>
      <w:r w:rsidR="00695D94">
        <w:t xml:space="preserve"> or</w:t>
      </w:r>
      <w:r w:rsidR="00AD01B6">
        <w:t xml:space="preserve"> “</w:t>
      </w:r>
      <w:r w:rsidR="00AD01B6" w:rsidRPr="00AD01B6">
        <w:t>Utilize OCR text to extract receipt data and classify receipts with common Machine Learning algorithms</w:t>
      </w:r>
      <w:r w:rsidR="00AD01B6">
        <w:t>”</w:t>
      </w:r>
      <w:r w:rsidR="008519D2">
        <w:fldChar w:fldCharType="begin"/>
      </w:r>
      <w:r w:rsidR="008519D2">
        <w:instrText xml:space="preserve"> ADDIN ZOTERO_ITEM CSL_CITATION {"citationID":"2CuXGkU4","properties":{"formattedCitation":"(Odd and Theologou, 2018)","plainCitation":"(Odd and Theologou, 2018)","noteIndex":0},"citationItems":[{"id":34,"uris":["http://zotero.org/users/local/P24rKYTG/items/KVB9KUTS"],"itemData":{"id":34,"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rsidR="008519D2">
        <w:fldChar w:fldCharType="separate"/>
      </w:r>
      <w:r w:rsidR="008519D2" w:rsidRPr="008519D2">
        <w:rPr>
          <w:rFonts w:ascii="Calibri" w:hAnsi="Calibri" w:cs="Calibri"/>
        </w:rPr>
        <w:t>(Odd and Theologou, 2018)</w:t>
      </w:r>
      <w:r w:rsidR="008519D2">
        <w:fldChar w:fldCharType="end"/>
      </w:r>
      <w:r w:rsidR="00695D94">
        <w:t xml:space="preserve"> </w:t>
      </w:r>
      <w:r w:rsidR="002A42D1">
        <w:t xml:space="preserve"> but therefore </w:t>
      </w:r>
      <w:r w:rsidR="00451048">
        <w:t xml:space="preserve">they are limited in </w:t>
      </w:r>
      <w:r w:rsidR="00197F8A">
        <w:t>feature</w:t>
      </w:r>
      <w:r w:rsidR="00477F4D">
        <w:t>.</w:t>
      </w:r>
      <w:r w:rsidR="00B2409C">
        <w:t xml:space="preserve"> The different </w:t>
      </w:r>
      <w:r w:rsidR="00090629">
        <w:t>theses</w:t>
      </w:r>
      <w:r w:rsidR="00D11A22">
        <w:t xml:space="preserve"> existing for </w:t>
      </w:r>
      <w:r w:rsidR="00360E16">
        <w:t xml:space="preserve">similar </w:t>
      </w:r>
      <w:r w:rsidR="00236FAD">
        <w:t>projects</w:t>
      </w:r>
      <w:r w:rsidR="00360E16">
        <w:t xml:space="preserve"> all</w:t>
      </w:r>
      <w:r w:rsidR="00B2409C">
        <w:t xml:space="preserve"> use different technologies </w:t>
      </w:r>
      <w:r w:rsidR="00360E16">
        <w:t xml:space="preserve">but </w:t>
      </w:r>
      <w:r w:rsidR="00090629">
        <w:t>seem</w:t>
      </w:r>
      <w:r w:rsidR="00360E16">
        <w:t xml:space="preserve"> </w:t>
      </w:r>
      <w:r w:rsidR="00846732">
        <w:t xml:space="preserve">all to be </w:t>
      </w:r>
      <w:r w:rsidR="00E35850">
        <w:t>missing an accessible interface to be used for common user</w:t>
      </w:r>
      <w:r w:rsidR="008F6997">
        <w:t xml:space="preserve">. Moreover, </w:t>
      </w:r>
      <w:r w:rsidR="00C56CF3">
        <w:t>these solutions</w:t>
      </w:r>
      <w:r w:rsidR="008F6997">
        <w:t xml:space="preserve"> </w:t>
      </w:r>
      <w:r w:rsidR="00977F7D">
        <w:t>were</w:t>
      </w:r>
      <w:r w:rsidR="00AE311F">
        <w:t xml:space="preserve"> made mostly for </w:t>
      </w:r>
      <w:r w:rsidR="000C6771">
        <w:t xml:space="preserve">foreign country </w:t>
      </w:r>
      <w:r w:rsidR="00B61C25">
        <w:t xml:space="preserve">and custom solutions made specially for </w:t>
      </w:r>
      <w:r w:rsidR="00440464">
        <w:t xml:space="preserve">Mauritius Island </w:t>
      </w:r>
    </w:p>
    <w:p w14:paraId="32DA6BED" w14:textId="77777777" w:rsidR="00C56CF3" w:rsidRDefault="00C56CF3" w:rsidP="00E4219D"/>
    <w:p w14:paraId="2C303ED2" w14:textId="2C93906D" w:rsidR="00C56CF3" w:rsidRDefault="00C56CF3" w:rsidP="00C56CF3">
      <w:pPr>
        <w:pStyle w:val="Heading1"/>
      </w:pPr>
      <w:bookmarkStart w:id="2" w:name="_Toc149580499"/>
      <w:r>
        <w:t>Description of the Project</w:t>
      </w:r>
      <w:bookmarkEnd w:id="2"/>
    </w:p>
    <w:p w14:paraId="27938341" w14:textId="77777777" w:rsidR="00C56CF3" w:rsidRDefault="00C56CF3" w:rsidP="00C56CF3"/>
    <w:p w14:paraId="0F6E0A69" w14:textId="3B72B54C" w:rsidR="00496803" w:rsidRDefault="0032700D" w:rsidP="006C637D">
      <w:pPr>
        <w:pStyle w:val="Heading2"/>
      </w:pPr>
      <w:bookmarkStart w:id="3" w:name="_Toc149580500"/>
      <w:r>
        <w:t>Aim</w:t>
      </w:r>
      <w:bookmarkEnd w:id="3"/>
    </w:p>
    <w:p w14:paraId="165333C3" w14:textId="3B45E6F4" w:rsidR="00A16E70" w:rsidRPr="00A16E70" w:rsidRDefault="00A16E70" w:rsidP="00A16E70">
      <w:r>
        <w:t>[merge into one paragraph]</w:t>
      </w:r>
    </w:p>
    <w:p w14:paraId="7730B246" w14:textId="76F7051D" w:rsidR="00893F99" w:rsidRPr="00A16E70" w:rsidRDefault="00033FBE" w:rsidP="0032700D">
      <w:pPr>
        <w:rPr>
          <w:highlight w:val="yellow"/>
        </w:rPr>
      </w:pPr>
      <w:commentRangeStart w:id="4"/>
      <w:r w:rsidRPr="00A16E70">
        <w:rPr>
          <w:highlight w:val="yellow"/>
        </w:rPr>
        <w:t>The</w:t>
      </w:r>
      <w:r w:rsidR="00893F99" w:rsidRPr="00A16E70">
        <w:rPr>
          <w:highlight w:val="yellow"/>
        </w:rPr>
        <w:t xml:space="preserve"> </w:t>
      </w:r>
      <w:r w:rsidR="00236FAD" w:rsidRPr="00A16E70">
        <w:rPr>
          <w:highlight w:val="yellow"/>
        </w:rPr>
        <w:t>project</w:t>
      </w:r>
      <w:r w:rsidR="00893F99" w:rsidRPr="00A16E70">
        <w:rPr>
          <w:highlight w:val="yellow"/>
        </w:rPr>
        <w:t xml:space="preserve"> “Smart Receipt Management and Extraction”</w:t>
      </w:r>
      <w:r w:rsidRPr="00A16E70">
        <w:rPr>
          <w:highlight w:val="yellow"/>
        </w:rPr>
        <w:t xml:space="preserve"> system</w:t>
      </w:r>
      <w:r w:rsidR="003F436A" w:rsidRPr="00A16E70">
        <w:rPr>
          <w:highlight w:val="yellow"/>
        </w:rPr>
        <w:t xml:space="preserve"> is designed to streamline and simplify the</w:t>
      </w:r>
      <w:r w:rsidR="00F326EF" w:rsidRPr="00A16E70">
        <w:rPr>
          <w:highlight w:val="yellow"/>
        </w:rPr>
        <w:t xml:space="preserve"> repetitive and time consuming of </w:t>
      </w:r>
      <w:r w:rsidR="00904DC2" w:rsidRPr="00A16E70">
        <w:rPr>
          <w:highlight w:val="yellow"/>
        </w:rPr>
        <w:t>handling, organizing and informatize receipt</w:t>
      </w:r>
      <w:r w:rsidR="00F81D56" w:rsidRPr="00A16E70">
        <w:rPr>
          <w:highlight w:val="yellow"/>
        </w:rPr>
        <w:t>, whether physical or digital.</w:t>
      </w:r>
    </w:p>
    <w:p w14:paraId="0D877A80" w14:textId="77777777" w:rsidR="00A16E70" w:rsidRDefault="00F81D56" w:rsidP="00EA585B">
      <w:pPr>
        <w:spacing w:after="0"/>
      </w:pPr>
      <w:r w:rsidRPr="00A16E70">
        <w:rPr>
          <w:highlight w:val="yellow"/>
        </w:rPr>
        <w:t>Therefore, the primary pu</w:t>
      </w:r>
      <w:r w:rsidR="002305A3" w:rsidRPr="00A16E70">
        <w:rPr>
          <w:highlight w:val="yellow"/>
        </w:rPr>
        <w:t>rpose of this project is to</w:t>
      </w:r>
      <w:r w:rsidR="005426FC" w:rsidRPr="00A16E70">
        <w:rPr>
          <w:highlight w:val="yellow"/>
        </w:rPr>
        <w:t xml:space="preserve"> </w:t>
      </w:r>
      <w:r w:rsidR="001C7427" w:rsidRPr="00A16E70">
        <w:rPr>
          <w:highlight w:val="yellow"/>
        </w:rPr>
        <w:t>serve</w:t>
      </w:r>
      <w:r w:rsidR="005426FC" w:rsidRPr="00A16E70">
        <w:rPr>
          <w:highlight w:val="yellow"/>
        </w:rPr>
        <w:t xml:space="preserve"> </w:t>
      </w:r>
      <w:r w:rsidR="001C7427" w:rsidRPr="00A16E70">
        <w:rPr>
          <w:highlight w:val="yellow"/>
        </w:rPr>
        <w:t>a</w:t>
      </w:r>
      <w:r w:rsidR="005426FC" w:rsidRPr="00A16E70">
        <w:rPr>
          <w:highlight w:val="yellow"/>
        </w:rPr>
        <w:t xml:space="preserve"> </w:t>
      </w:r>
      <w:r w:rsidR="007B1326" w:rsidRPr="00A16E70">
        <w:rPr>
          <w:highlight w:val="yellow"/>
        </w:rPr>
        <w:t xml:space="preserve">comprehensive receipt extraction and </w:t>
      </w:r>
      <w:r w:rsidR="00C32593" w:rsidRPr="00A16E70">
        <w:rPr>
          <w:highlight w:val="yellow"/>
        </w:rPr>
        <w:t xml:space="preserve">management, </w:t>
      </w:r>
      <w:r w:rsidR="001C7427" w:rsidRPr="00A16E70">
        <w:rPr>
          <w:highlight w:val="yellow"/>
        </w:rPr>
        <w:t>offering</w:t>
      </w:r>
      <w:r w:rsidR="00C32593" w:rsidRPr="00A16E70">
        <w:rPr>
          <w:highlight w:val="yellow"/>
        </w:rPr>
        <w:t xml:space="preserve"> the user </w:t>
      </w:r>
      <w:r w:rsidR="00264AB1" w:rsidRPr="00A16E70">
        <w:rPr>
          <w:highlight w:val="yellow"/>
        </w:rPr>
        <w:t xml:space="preserve">a </w:t>
      </w:r>
      <w:r w:rsidR="001C7427" w:rsidRPr="00A16E70">
        <w:rPr>
          <w:highlight w:val="yellow"/>
        </w:rPr>
        <w:t>user-friendly</w:t>
      </w:r>
      <w:r w:rsidR="00264AB1" w:rsidRPr="00A16E70">
        <w:rPr>
          <w:highlight w:val="yellow"/>
        </w:rPr>
        <w:t xml:space="preserve"> solution</w:t>
      </w:r>
      <w:r w:rsidR="00264AB1">
        <w:t>.</w:t>
      </w:r>
      <w:commentRangeEnd w:id="4"/>
      <w:r w:rsidR="00370831">
        <w:rPr>
          <w:rStyle w:val="CommentReference"/>
        </w:rPr>
        <w:commentReference w:id="4"/>
      </w:r>
    </w:p>
    <w:p w14:paraId="6279DCC8" w14:textId="77777777" w:rsidR="004811DD" w:rsidRDefault="004811DD" w:rsidP="00EA585B">
      <w:pPr>
        <w:spacing w:after="0"/>
      </w:pPr>
    </w:p>
    <w:p w14:paraId="2FC0F310" w14:textId="77777777" w:rsidR="004811DD" w:rsidRDefault="004811DD" w:rsidP="004811DD">
      <w:pPr>
        <w:pStyle w:val="Heading2"/>
      </w:pPr>
      <w:bookmarkStart w:id="5" w:name="_Toc149580501"/>
      <w:r>
        <w:t>Objective</w:t>
      </w:r>
      <w:bookmarkEnd w:id="5"/>
    </w:p>
    <w:p w14:paraId="18398994" w14:textId="77777777" w:rsidR="004811DD" w:rsidRDefault="004811DD" w:rsidP="004811DD">
      <w:r>
        <w:t>This project can be realize following these objectives :</w:t>
      </w:r>
    </w:p>
    <w:p w14:paraId="725FA14B" w14:textId="77777777" w:rsidR="004811DD" w:rsidRDefault="004811DD" w:rsidP="004811DD">
      <w:pPr>
        <w:pStyle w:val="ListParagraph"/>
        <w:numPr>
          <w:ilvl w:val="0"/>
          <w:numId w:val="2"/>
        </w:numPr>
      </w:pPr>
      <w:r>
        <w:t>Make Literature review.</w:t>
      </w:r>
    </w:p>
    <w:p w14:paraId="59BBB2BB" w14:textId="77777777" w:rsidR="004811DD" w:rsidRDefault="004811DD" w:rsidP="004811DD">
      <w:pPr>
        <w:pStyle w:val="ListParagraph"/>
        <w:numPr>
          <w:ilvl w:val="0"/>
          <w:numId w:val="2"/>
        </w:numPr>
      </w:pPr>
      <w:r>
        <w:t>Gather receipt data for model training.</w:t>
      </w:r>
    </w:p>
    <w:p w14:paraId="10C48CC6" w14:textId="77777777" w:rsidR="004811DD" w:rsidRDefault="004811DD" w:rsidP="004811DD">
      <w:pPr>
        <w:pStyle w:val="ListParagraph"/>
        <w:numPr>
          <w:ilvl w:val="0"/>
          <w:numId w:val="2"/>
        </w:numPr>
      </w:pPr>
      <w:r>
        <w:t>Develop image extraction model.</w:t>
      </w:r>
    </w:p>
    <w:p w14:paraId="5F593D6D" w14:textId="77777777" w:rsidR="004811DD" w:rsidRDefault="004811DD" w:rsidP="004811DD">
      <w:pPr>
        <w:pStyle w:val="ListParagraph"/>
        <w:numPr>
          <w:ilvl w:val="0"/>
          <w:numId w:val="2"/>
        </w:numPr>
      </w:pPr>
      <w:r>
        <w:t>Create a local server to host model.</w:t>
      </w:r>
    </w:p>
    <w:p w14:paraId="7D9672F5" w14:textId="77777777" w:rsidR="004811DD" w:rsidRDefault="004811DD" w:rsidP="004811DD">
      <w:pPr>
        <w:pStyle w:val="ListParagraph"/>
        <w:numPr>
          <w:ilvl w:val="0"/>
          <w:numId w:val="2"/>
        </w:numPr>
      </w:pPr>
      <w:r>
        <w:t>Develop mobile application front end.</w:t>
      </w:r>
    </w:p>
    <w:p w14:paraId="0FC52495" w14:textId="77777777" w:rsidR="004811DD" w:rsidRDefault="004811DD" w:rsidP="004811DD">
      <w:pPr>
        <w:pStyle w:val="ListParagraph"/>
        <w:numPr>
          <w:ilvl w:val="0"/>
          <w:numId w:val="2"/>
        </w:numPr>
      </w:pPr>
      <w:r>
        <w:t>Develop receipt management feature.</w:t>
      </w:r>
    </w:p>
    <w:p w14:paraId="19191A1C" w14:textId="77777777" w:rsidR="004811DD" w:rsidRDefault="004811DD" w:rsidP="004811DD">
      <w:pPr>
        <w:pStyle w:val="ListParagraph"/>
        <w:numPr>
          <w:ilvl w:val="0"/>
          <w:numId w:val="2"/>
        </w:numPr>
      </w:pPr>
      <w:r>
        <w:t>Test server-side feature</w:t>
      </w:r>
    </w:p>
    <w:p w14:paraId="730B5D90" w14:textId="77777777" w:rsidR="004811DD" w:rsidRDefault="004811DD" w:rsidP="004811DD">
      <w:pPr>
        <w:pStyle w:val="ListParagraph"/>
        <w:numPr>
          <w:ilvl w:val="0"/>
          <w:numId w:val="2"/>
        </w:numPr>
      </w:pPr>
      <w:r>
        <w:lastRenderedPageBreak/>
        <w:t>Test Mobile application feature</w:t>
      </w:r>
    </w:p>
    <w:p w14:paraId="447AA2B6" w14:textId="77777777" w:rsidR="004811DD" w:rsidRDefault="004811DD" w:rsidP="00EA585B">
      <w:pPr>
        <w:spacing w:after="0"/>
      </w:pPr>
    </w:p>
    <w:p w14:paraId="405AD2C0" w14:textId="77777777" w:rsidR="003A2279" w:rsidRDefault="003A2279" w:rsidP="003A2279">
      <w:pPr>
        <w:pStyle w:val="Heading2"/>
      </w:pPr>
      <w:r>
        <w:t>Description of the Project</w:t>
      </w:r>
    </w:p>
    <w:p w14:paraId="3CF5E4E4" w14:textId="77777777" w:rsidR="003A2279" w:rsidRDefault="003A2279" w:rsidP="00EA585B">
      <w:pPr>
        <w:spacing w:after="0"/>
      </w:pPr>
    </w:p>
    <w:p w14:paraId="5D9D7878" w14:textId="77777777" w:rsidR="00A16E70" w:rsidRDefault="00A16E70" w:rsidP="00EA585B">
      <w:pPr>
        <w:spacing w:after="0"/>
      </w:pPr>
    </w:p>
    <w:p w14:paraId="58265393" w14:textId="2B042B18" w:rsidR="00A16E70" w:rsidRDefault="00A16E70" w:rsidP="00EA585B">
      <w:pPr>
        <w:spacing w:after="0"/>
        <w:rPr>
          <w:highlight w:val="green"/>
        </w:rPr>
      </w:pPr>
      <w:r w:rsidRPr="00F85356">
        <w:rPr>
          <w:highlight w:val="green"/>
        </w:rPr>
        <w:t xml:space="preserve">[this </w:t>
      </w:r>
      <w:r w:rsidR="00F85356" w:rsidRPr="00F85356">
        <w:rPr>
          <w:highlight w:val="green"/>
        </w:rPr>
        <w:t xml:space="preserve">is </w:t>
      </w:r>
      <w:proofErr w:type="spellStart"/>
      <w:r w:rsidR="00F85356" w:rsidRPr="00F85356">
        <w:rPr>
          <w:highlight w:val="green"/>
        </w:rPr>
        <w:t>gonna</w:t>
      </w:r>
      <w:proofErr w:type="spellEnd"/>
      <w:r w:rsidR="00F85356" w:rsidRPr="00F85356">
        <w:rPr>
          <w:highlight w:val="green"/>
        </w:rPr>
        <w:t xml:space="preserve"> be in project description]</w:t>
      </w:r>
    </w:p>
    <w:p w14:paraId="03ED928A" w14:textId="32A97759" w:rsidR="007B48FB" w:rsidRPr="00F85356" w:rsidRDefault="007B48FB" w:rsidP="00EA585B">
      <w:pPr>
        <w:spacing w:after="0"/>
        <w:rPr>
          <w:highlight w:val="green"/>
        </w:rPr>
      </w:pPr>
      <w:r>
        <w:rPr>
          <w:highlight w:val="green"/>
        </w:rPr>
        <w:t xml:space="preserve">[add </w:t>
      </w:r>
      <w:r w:rsidR="00EA05B5">
        <w:rPr>
          <w:highlight w:val="green"/>
        </w:rPr>
        <w:t>a technical description of the technologies involve]</w:t>
      </w:r>
    </w:p>
    <w:p w14:paraId="6E8F80F2" w14:textId="7D238EB3" w:rsidR="00E202D5" w:rsidRPr="00F85356" w:rsidRDefault="00B33D23" w:rsidP="00EA585B">
      <w:pPr>
        <w:spacing w:after="0"/>
        <w:rPr>
          <w:highlight w:val="green"/>
        </w:rPr>
      </w:pPr>
      <w:r w:rsidRPr="00F85356">
        <w:rPr>
          <w:highlight w:val="green"/>
        </w:rPr>
        <w:t xml:space="preserve"> </w:t>
      </w:r>
      <w:r w:rsidR="003D2636" w:rsidRPr="00F85356">
        <w:rPr>
          <w:highlight w:val="green"/>
        </w:rPr>
        <w:t xml:space="preserve">The system </w:t>
      </w:r>
      <w:r w:rsidR="001C7427" w:rsidRPr="00F85356">
        <w:rPr>
          <w:highlight w:val="green"/>
        </w:rPr>
        <w:t>aims</w:t>
      </w:r>
      <w:r w:rsidR="003D2636" w:rsidRPr="00F85356">
        <w:rPr>
          <w:highlight w:val="green"/>
        </w:rPr>
        <w:t xml:space="preserve"> </w:t>
      </w:r>
      <w:r w:rsidR="00FB50F4" w:rsidRPr="00F85356">
        <w:rPr>
          <w:highlight w:val="green"/>
        </w:rPr>
        <w:t xml:space="preserve">to help the user </w:t>
      </w:r>
      <w:r w:rsidR="001C7427" w:rsidRPr="00F85356">
        <w:rPr>
          <w:highlight w:val="green"/>
        </w:rPr>
        <w:t>handle</w:t>
      </w:r>
      <w:r w:rsidR="00FB50F4" w:rsidRPr="00F85356">
        <w:rPr>
          <w:highlight w:val="green"/>
        </w:rPr>
        <w:t xml:space="preserve"> receipts through various method </w:t>
      </w:r>
      <w:r w:rsidR="001C7427" w:rsidRPr="00F85356">
        <w:rPr>
          <w:highlight w:val="green"/>
        </w:rPr>
        <w:t>with core purpose such has</w:t>
      </w:r>
      <w:r w:rsidR="00E202D5" w:rsidRPr="00F85356">
        <w:rPr>
          <w:highlight w:val="green"/>
        </w:rPr>
        <w:t>:</w:t>
      </w:r>
    </w:p>
    <w:p w14:paraId="564C6B40" w14:textId="77777777" w:rsidR="00972D76" w:rsidRPr="00F85356" w:rsidRDefault="00972D76" w:rsidP="00EA585B">
      <w:pPr>
        <w:spacing w:after="0"/>
        <w:rPr>
          <w:highlight w:val="green"/>
        </w:rPr>
      </w:pPr>
    </w:p>
    <w:p w14:paraId="69C4EED6" w14:textId="12930E8E" w:rsidR="00E202D5" w:rsidRPr="00F85356" w:rsidRDefault="00AE5294" w:rsidP="00EA585B">
      <w:pPr>
        <w:spacing w:after="0"/>
        <w:rPr>
          <w:highlight w:val="green"/>
        </w:rPr>
      </w:pPr>
      <w:commentRangeStart w:id="6"/>
      <w:r w:rsidRPr="00F85356">
        <w:rPr>
          <w:b/>
          <w:bCs/>
          <w:highlight w:val="green"/>
        </w:rPr>
        <w:t>Receipt Management</w:t>
      </w:r>
      <w:r w:rsidR="00E202D5" w:rsidRPr="00F85356">
        <w:rPr>
          <w:highlight w:val="green"/>
        </w:rPr>
        <w:t xml:space="preserve">: </w:t>
      </w:r>
      <w:r w:rsidRPr="00F85356">
        <w:rPr>
          <w:highlight w:val="green"/>
        </w:rPr>
        <w:t xml:space="preserve"> acting has </w:t>
      </w:r>
      <w:r w:rsidR="00E202D5" w:rsidRPr="00F85356">
        <w:rPr>
          <w:highlight w:val="green"/>
        </w:rPr>
        <w:t>centralized</w:t>
      </w:r>
      <w:r w:rsidRPr="00F85356">
        <w:rPr>
          <w:highlight w:val="green"/>
        </w:rPr>
        <w:t xml:space="preserve"> hub for their receipts</w:t>
      </w:r>
      <w:r w:rsidR="00E202D5" w:rsidRPr="00F85356">
        <w:rPr>
          <w:highlight w:val="green"/>
        </w:rPr>
        <w:t>.</w:t>
      </w:r>
      <w:r w:rsidRPr="00F85356">
        <w:rPr>
          <w:highlight w:val="green"/>
        </w:rPr>
        <w:t xml:space="preserve"> </w:t>
      </w:r>
    </w:p>
    <w:p w14:paraId="027B7553" w14:textId="40263DCE" w:rsidR="00F81D56" w:rsidRPr="00F85356" w:rsidRDefault="00AE5294" w:rsidP="00EA585B">
      <w:pPr>
        <w:spacing w:after="0"/>
        <w:rPr>
          <w:highlight w:val="green"/>
        </w:rPr>
      </w:pPr>
      <w:r w:rsidRPr="00F85356">
        <w:rPr>
          <w:b/>
          <w:bCs/>
          <w:highlight w:val="green"/>
        </w:rPr>
        <w:t>Data Extraction</w:t>
      </w:r>
      <w:r w:rsidR="00E202D5" w:rsidRPr="00F85356">
        <w:rPr>
          <w:highlight w:val="green"/>
        </w:rPr>
        <w:t xml:space="preserve">: </w:t>
      </w:r>
      <w:r w:rsidR="00722DE0" w:rsidRPr="00F85356">
        <w:rPr>
          <w:highlight w:val="green"/>
        </w:rPr>
        <w:t>using</w:t>
      </w:r>
      <w:r w:rsidR="00D107D6" w:rsidRPr="00F85356">
        <w:rPr>
          <w:highlight w:val="green"/>
        </w:rPr>
        <w:t xml:space="preserve"> image recognition and Optical Character Recognition (OCR)</w:t>
      </w:r>
      <w:r w:rsidR="00EA585B" w:rsidRPr="00F85356">
        <w:rPr>
          <w:highlight w:val="green"/>
        </w:rPr>
        <w:t xml:space="preserve"> to extract data from the receipt.</w:t>
      </w:r>
    </w:p>
    <w:p w14:paraId="1899E354" w14:textId="5CA41EE1" w:rsidR="00EA585B" w:rsidRPr="00F85356" w:rsidRDefault="007F377F" w:rsidP="00EA585B">
      <w:pPr>
        <w:spacing w:after="0"/>
        <w:rPr>
          <w:highlight w:val="green"/>
        </w:rPr>
      </w:pPr>
      <w:r w:rsidRPr="00F85356">
        <w:rPr>
          <w:b/>
          <w:bCs/>
          <w:highlight w:val="green"/>
        </w:rPr>
        <w:t>User Correction</w:t>
      </w:r>
      <w:r w:rsidRPr="00F85356">
        <w:rPr>
          <w:highlight w:val="green"/>
        </w:rPr>
        <w:t>:</w:t>
      </w:r>
      <w:r w:rsidR="00EE2EF2" w:rsidRPr="00F85356">
        <w:rPr>
          <w:highlight w:val="green"/>
        </w:rPr>
        <w:t xml:space="preserve"> allowing the user to </w:t>
      </w:r>
      <w:r w:rsidR="00530DAC" w:rsidRPr="00F85356">
        <w:rPr>
          <w:highlight w:val="green"/>
        </w:rPr>
        <w:t>manually correct</w:t>
      </w:r>
      <w:r w:rsidR="00EE2EF2" w:rsidRPr="00F85356">
        <w:rPr>
          <w:highlight w:val="green"/>
        </w:rPr>
        <w:t xml:space="preserve"> the data before </w:t>
      </w:r>
      <w:r w:rsidR="00C10FB7" w:rsidRPr="00F85356">
        <w:rPr>
          <w:highlight w:val="green"/>
        </w:rPr>
        <w:t>storing it</w:t>
      </w:r>
      <w:r w:rsidR="00EE2EF2" w:rsidRPr="00F85356">
        <w:rPr>
          <w:highlight w:val="green"/>
        </w:rPr>
        <w:t xml:space="preserve"> into the database</w:t>
      </w:r>
      <w:r w:rsidR="00C10FB7" w:rsidRPr="00F85356">
        <w:rPr>
          <w:highlight w:val="green"/>
        </w:rPr>
        <w:t>.</w:t>
      </w:r>
    </w:p>
    <w:p w14:paraId="1D8D2E7C" w14:textId="062D2F28" w:rsidR="00EE2EF2" w:rsidRPr="00F85356" w:rsidRDefault="00E00CFE" w:rsidP="00EA585B">
      <w:pPr>
        <w:spacing w:after="0"/>
        <w:rPr>
          <w:highlight w:val="green"/>
        </w:rPr>
      </w:pPr>
      <w:r w:rsidRPr="00F85356">
        <w:rPr>
          <w:b/>
          <w:bCs/>
          <w:highlight w:val="green"/>
        </w:rPr>
        <w:t>Analytics</w:t>
      </w:r>
      <w:r w:rsidRPr="00F85356">
        <w:rPr>
          <w:highlight w:val="green"/>
        </w:rPr>
        <w:t xml:space="preserve">: </w:t>
      </w:r>
      <w:r w:rsidR="00741766" w:rsidRPr="00F85356">
        <w:rPr>
          <w:highlight w:val="green"/>
        </w:rPr>
        <w:t>producing insights from their purchase habit</w:t>
      </w:r>
      <w:r w:rsidR="00C10FB7" w:rsidRPr="00F85356">
        <w:rPr>
          <w:highlight w:val="green"/>
        </w:rPr>
        <w:t xml:space="preserve"> to help them with their financial decision.</w:t>
      </w:r>
    </w:p>
    <w:p w14:paraId="7DB5AC4B" w14:textId="30F95362" w:rsidR="00C10FB7" w:rsidRPr="00F85356" w:rsidRDefault="00C10FB7" w:rsidP="00EA585B">
      <w:pPr>
        <w:spacing w:after="0"/>
        <w:rPr>
          <w:highlight w:val="green"/>
        </w:rPr>
      </w:pPr>
      <w:r w:rsidRPr="00F85356">
        <w:rPr>
          <w:b/>
          <w:bCs/>
          <w:highlight w:val="green"/>
        </w:rPr>
        <w:t>Data Export</w:t>
      </w:r>
      <w:r w:rsidR="002A7A7E" w:rsidRPr="00F85356">
        <w:rPr>
          <w:highlight w:val="green"/>
        </w:rPr>
        <w:t xml:space="preserve">: to export their </w:t>
      </w:r>
      <w:r w:rsidR="00506292" w:rsidRPr="00F85356">
        <w:rPr>
          <w:highlight w:val="green"/>
        </w:rPr>
        <w:t xml:space="preserve">receipt data </w:t>
      </w:r>
      <w:r w:rsidR="00530DAC" w:rsidRPr="00F85356">
        <w:rPr>
          <w:highlight w:val="green"/>
        </w:rPr>
        <w:t>in popular format such as CSV and Excel.</w:t>
      </w:r>
    </w:p>
    <w:p w14:paraId="7AE2CEB9" w14:textId="4AA24147" w:rsidR="00530DAC" w:rsidRPr="00F85356" w:rsidRDefault="00C116F9" w:rsidP="00EA585B">
      <w:pPr>
        <w:spacing w:after="0"/>
        <w:rPr>
          <w:highlight w:val="green"/>
        </w:rPr>
      </w:pPr>
      <w:r w:rsidRPr="00F85356">
        <w:rPr>
          <w:b/>
          <w:bCs/>
          <w:highlight w:val="green"/>
        </w:rPr>
        <w:t xml:space="preserve">Report </w:t>
      </w:r>
      <w:r w:rsidR="00185983" w:rsidRPr="00F85356">
        <w:rPr>
          <w:b/>
          <w:bCs/>
          <w:highlight w:val="green"/>
        </w:rPr>
        <w:t>Generation</w:t>
      </w:r>
      <w:r w:rsidR="00185983" w:rsidRPr="00F85356">
        <w:rPr>
          <w:highlight w:val="green"/>
        </w:rPr>
        <w:t xml:space="preserve">: generate </w:t>
      </w:r>
      <w:r w:rsidR="00B228AA" w:rsidRPr="00F85356">
        <w:rPr>
          <w:highlight w:val="green"/>
        </w:rPr>
        <w:t>reports</w:t>
      </w:r>
      <w:r w:rsidR="00185983" w:rsidRPr="00F85356">
        <w:rPr>
          <w:highlight w:val="green"/>
        </w:rPr>
        <w:t xml:space="preserve"> to provide a </w:t>
      </w:r>
      <w:r w:rsidR="00B228AA" w:rsidRPr="00F85356">
        <w:rPr>
          <w:highlight w:val="green"/>
        </w:rPr>
        <w:t>summary of</w:t>
      </w:r>
      <w:r w:rsidR="00DF7C5B" w:rsidRPr="00F85356">
        <w:rPr>
          <w:highlight w:val="green"/>
        </w:rPr>
        <w:t xml:space="preserve"> the user overview and habit.</w:t>
      </w:r>
      <w:commentRangeEnd w:id="6"/>
      <w:r w:rsidR="00370831">
        <w:rPr>
          <w:rStyle w:val="CommentReference"/>
        </w:rPr>
        <w:commentReference w:id="6"/>
      </w:r>
    </w:p>
    <w:p w14:paraId="48CE5619" w14:textId="77777777" w:rsidR="00972D76" w:rsidRPr="00F85356" w:rsidRDefault="00972D76" w:rsidP="00EA585B">
      <w:pPr>
        <w:spacing w:after="0"/>
        <w:rPr>
          <w:highlight w:val="green"/>
        </w:rPr>
      </w:pPr>
    </w:p>
    <w:p w14:paraId="002BA63C" w14:textId="76258F2A" w:rsidR="00283EA7" w:rsidRPr="00F85356" w:rsidRDefault="00D77C8E" w:rsidP="00EA585B">
      <w:pPr>
        <w:spacing w:after="0"/>
        <w:rPr>
          <w:highlight w:val="green"/>
        </w:rPr>
      </w:pPr>
      <w:commentRangeStart w:id="7"/>
      <w:r w:rsidRPr="00F85356">
        <w:rPr>
          <w:highlight w:val="green"/>
        </w:rPr>
        <w:t xml:space="preserve">Full </w:t>
      </w:r>
      <w:r w:rsidR="00283EA7" w:rsidRPr="00F85356">
        <w:rPr>
          <w:highlight w:val="green"/>
        </w:rPr>
        <w:t>feature list:</w:t>
      </w:r>
    </w:p>
    <w:p w14:paraId="7CEF58B3" w14:textId="77777777" w:rsidR="00442CE1" w:rsidRPr="00F85356" w:rsidRDefault="00442CE1" w:rsidP="00442CE1">
      <w:pPr>
        <w:pStyle w:val="ListParagraph"/>
        <w:numPr>
          <w:ilvl w:val="0"/>
          <w:numId w:val="1"/>
        </w:numPr>
        <w:rPr>
          <w:highlight w:val="green"/>
        </w:rPr>
      </w:pPr>
      <w:r w:rsidRPr="00F85356">
        <w:rPr>
          <w:highlight w:val="green"/>
        </w:rPr>
        <w:t>Server side:</w:t>
      </w:r>
    </w:p>
    <w:p w14:paraId="052AB50E" w14:textId="63691EB8" w:rsidR="00442CE1" w:rsidRPr="00F85356" w:rsidRDefault="00442CE1" w:rsidP="00442CE1">
      <w:pPr>
        <w:pStyle w:val="ListParagraph"/>
        <w:numPr>
          <w:ilvl w:val="1"/>
          <w:numId w:val="1"/>
        </w:numPr>
        <w:rPr>
          <w:highlight w:val="green"/>
        </w:rPr>
      </w:pPr>
      <w:r w:rsidRPr="00F85356">
        <w:rPr>
          <w:highlight w:val="green"/>
        </w:rPr>
        <w:t xml:space="preserve">Text </w:t>
      </w:r>
      <w:r w:rsidR="007F7CA4" w:rsidRPr="00F85356">
        <w:rPr>
          <w:highlight w:val="green"/>
        </w:rPr>
        <w:t>E</w:t>
      </w:r>
      <w:r w:rsidRPr="00F85356">
        <w:rPr>
          <w:highlight w:val="green"/>
        </w:rPr>
        <w:t xml:space="preserve">xtraction </w:t>
      </w:r>
      <w:r w:rsidR="007F7CA4" w:rsidRPr="00F85356">
        <w:rPr>
          <w:highlight w:val="green"/>
        </w:rPr>
        <w:t>M</w:t>
      </w:r>
      <w:r w:rsidRPr="00F85356">
        <w:rPr>
          <w:highlight w:val="green"/>
        </w:rPr>
        <w:t>odel</w:t>
      </w:r>
      <w:r w:rsidR="00F33DE7" w:rsidRPr="00F85356">
        <w:rPr>
          <w:highlight w:val="green"/>
        </w:rPr>
        <w:t>.</w:t>
      </w:r>
    </w:p>
    <w:p w14:paraId="290B7978" w14:textId="52CC73E0" w:rsidR="007F7CA4" w:rsidRPr="00F85356" w:rsidRDefault="007F7CA4" w:rsidP="00442CE1">
      <w:pPr>
        <w:pStyle w:val="ListParagraph"/>
        <w:numPr>
          <w:ilvl w:val="1"/>
          <w:numId w:val="1"/>
        </w:numPr>
        <w:rPr>
          <w:highlight w:val="green"/>
        </w:rPr>
      </w:pPr>
      <w:r w:rsidRPr="00F85356">
        <w:rPr>
          <w:highlight w:val="green"/>
        </w:rPr>
        <w:t>Receipt Recognition Model</w:t>
      </w:r>
      <w:r w:rsidR="00F33DE7" w:rsidRPr="00F85356">
        <w:rPr>
          <w:highlight w:val="green"/>
        </w:rPr>
        <w:t>.</w:t>
      </w:r>
    </w:p>
    <w:p w14:paraId="52708E76" w14:textId="36F4ABA1" w:rsidR="00442CE1" w:rsidRPr="00F85356" w:rsidRDefault="007F7CA4" w:rsidP="00442CE1">
      <w:pPr>
        <w:pStyle w:val="ListParagraph"/>
        <w:numPr>
          <w:ilvl w:val="1"/>
          <w:numId w:val="1"/>
        </w:numPr>
        <w:rPr>
          <w:highlight w:val="green"/>
        </w:rPr>
      </w:pPr>
      <w:r w:rsidRPr="00F85356">
        <w:rPr>
          <w:highlight w:val="green"/>
        </w:rPr>
        <w:t xml:space="preserve">Image </w:t>
      </w:r>
      <w:r w:rsidR="00F24C8B" w:rsidRPr="00F85356">
        <w:rPr>
          <w:highlight w:val="green"/>
        </w:rPr>
        <w:t>Processing</w:t>
      </w:r>
      <w:r w:rsidR="00AA7EFE" w:rsidRPr="00F85356">
        <w:rPr>
          <w:highlight w:val="green"/>
        </w:rPr>
        <w:t xml:space="preserve"> to optimize model </w:t>
      </w:r>
      <w:r w:rsidR="00F33DE7" w:rsidRPr="00F85356">
        <w:rPr>
          <w:highlight w:val="green"/>
        </w:rPr>
        <w:t>results</w:t>
      </w:r>
      <w:r w:rsidR="00F24C8B" w:rsidRPr="00F85356">
        <w:rPr>
          <w:highlight w:val="green"/>
        </w:rPr>
        <w:t>.</w:t>
      </w:r>
    </w:p>
    <w:p w14:paraId="43161D6F" w14:textId="08863BF5" w:rsidR="00442CE1" w:rsidRPr="00F85356" w:rsidRDefault="00442CE1" w:rsidP="00442CE1">
      <w:pPr>
        <w:pStyle w:val="ListParagraph"/>
        <w:numPr>
          <w:ilvl w:val="1"/>
          <w:numId w:val="1"/>
        </w:numPr>
        <w:rPr>
          <w:highlight w:val="green"/>
        </w:rPr>
      </w:pPr>
      <w:r w:rsidRPr="00F85356">
        <w:rPr>
          <w:highlight w:val="green"/>
        </w:rPr>
        <w:t>Pdf extraction (conversion to image, separate multiple receipt)</w:t>
      </w:r>
      <w:r w:rsidR="00F33DE7" w:rsidRPr="00F85356">
        <w:rPr>
          <w:highlight w:val="green"/>
        </w:rPr>
        <w:t>.</w:t>
      </w:r>
    </w:p>
    <w:p w14:paraId="4273F9A0" w14:textId="20B6E8D8" w:rsidR="00442CE1" w:rsidRPr="00F85356" w:rsidRDefault="00BA2883" w:rsidP="00442CE1">
      <w:pPr>
        <w:pStyle w:val="ListParagraph"/>
        <w:numPr>
          <w:ilvl w:val="1"/>
          <w:numId w:val="1"/>
        </w:numPr>
        <w:rPr>
          <w:highlight w:val="green"/>
        </w:rPr>
      </w:pPr>
      <w:r w:rsidRPr="00F85356">
        <w:rPr>
          <w:highlight w:val="green"/>
        </w:rPr>
        <w:t xml:space="preserve">Report </w:t>
      </w:r>
      <w:r w:rsidR="007F7CA4" w:rsidRPr="00F85356">
        <w:rPr>
          <w:highlight w:val="green"/>
        </w:rPr>
        <w:t>Generation</w:t>
      </w:r>
      <w:r w:rsidR="00F33DE7" w:rsidRPr="00F85356">
        <w:rPr>
          <w:highlight w:val="green"/>
        </w:rPr>
        <w:t>.</w:t>
      </w:r>
    </w:p>
    <w:p w14:paraId="763C41D8" w14:textId="77777777" w:rsidR="00442CE1" w:rsidRPr="00F85356" w:rsidRDefault="00442CE1" w:rsidP="00442CE1">
      <w:pPr>
        <w:pStyle w:val="ListParagraph"/>
        <w:ind w:left="1080"/>
        <w:rPr>
          <w:highlight w:val="green"/>
        </w:rPr>
      </w:pPr>
    </w:p>
    <w:p w14:paraId="00B6E9B1" w14:textId="77777777" w:rsidR="00442CE1" w:rsidRPr="00F85356" w:rsidRDefault="00442CE1" w:rsidP="00442CE1">
      <w:pPr>
        <w:pStyle w:val="ListParagraph"/>
        <w:numPr>
          <w:ilvl w:val="0"/>
          <w:numId w:val="1"/>
        </w:numPr>
        <w:rPr>
          <w:highlight w:val="green"/>
        </w:rPr>
      </w:pPr>
      <w:r w:rsidRPr="00F85356">
        <w:rPr>
          <w:highlight w:val="green"/>
        </w:rPr>
        <w:t>Mobile application side:</w:t>
      </w:r>
    </w:p>
    <w:p w14:paraId="042FE646" w14:textId="5E653BBC" w:rsidR="00442CE1" w:rsidRPr="00F85356" w:rsidRDefault="00875F06" w:rsidP="00442CE1">
      <w:pPr>
        <w:pStyle w:val="ListParagraph"/>
        <w:numPr>
          <w:ilvl w:val="1"/>
          <w:numId w:val="1"/>
        </w:numPr>
        <w:rPr>
          <w:highlight w:val="green"/>
        </w:rPr>
      </w:pPr>
      <w:r w:rsidRPr="00F85356">
        <w:rPr>
          <w:highlight w:val="green"/>
        </w:rPr>
        <w:t>Receipt Upload</w:t>
      </w:r>
      <w:r w:rsidR="00F33DE7" w:rsidRPr="00F85356">
        <w:rPr>
          <w:highlight w:val="green"/>
        </w:rPr>
        <w:t xml:space="preserve"> in picture or PDFs format</w:t>
      </w:r>
      <w:r w:rsidR="00442CE1" w:rsidRPr="00F85356">
        <w:rPr>
          <w:highlight w:val="green"/>
        </w:rPr>
        <w:t>.</w:t>
      </w:r>
    </w:p>
    <w:p w14:paraId="3CA1BD09" w14:textId="77777777" w:rsidR="00442CE1" w:rsidRPr="00F85356" w:rsidRDefault="00442CE1" w:rsidP="00442CE1">
      <w:pPr>
        <w:pStyle w:val="ListParagraph"/>
        <w:numPr>
          <w:ilvl w:val="1"/>
          <w:numId w:val="1"/>
        </w:numPr>
        <w:rPr>
          <w:highlight w:val="green"/>
        </w:rPr>
      </w:pPr>
      <w:r w:rsidRPr="00F85356">
        <w:rPr>
          <w:highlight w:val="green"/>
        </w:rPr>
        <w:t>Upload pdf to server side for processing.</w:t>
      </w:r>
    </w:p>
    <w:p w14:paraId="23DDCAAF" w14:textId="77777777" w:rsidR="00442CE1" w:rsidRPr="00F85356" w:rsidRDefault="00442CE1" w:rsidP="00442CE1">
      <w:pPr>
        <w:pStyle w:val="ListParagraph"/>
        <w:numPr>
          <w:ilvl w:val="1"/>
          <w:numId w:val="1"/>
        </w:numPr>
        <w:rPr>
          <w:highlight w:val="green"/>
        </w:rPr>
      </w:pPr>
      <w:r w:rsidRPr="00F85356">
        <w:rPr>
          <w:highlight w:val="green"/>
        </w:rPr>
        <w:t>Receive and display old receipt data from servers database.</w:t>
      </w:r>
    </w:p>
    <w:p w14:paraId="0EB56FF2" w14:textId="77777777" w:rsidR="00442CE1" w:rsidRPr="00F85356" w:rsidRDefault="00442CE1" w:rsidP="00442CE1">
      <w:pPr>
        <w:pStyle w:val="ListParagraph"/>
        <w:numPr>
          <w:ilvl w:val="1"/>
          <w:numId w:val="1"/>
        </w:numPr>
        <w:rPr>
          <w:highlight w:val="green"/>
        </w:rPr>
      </w:pPr>
      <w:r w:rsidRPr="00F85356">
        <w:rPr>
          <w:highlight w:val="green"/>
        </w:rPr>
        <w:t>Receive extracted data from model.</w:t>
      </w:r>
    </w:p>
    <w:p w14:paraId="61945E9E" w14:textId="77777777" w:rsidR="00442CE1" w:rsidRPr="00F85356" w:rsidRDefault="00442CE1" w:rsidP="00442CE1">
      <w:pPr>
        <w:pStyle w:val="ListParagraph"/>
        <w:numPr>
          <w:ilvl w:val="1"/>
          <w:numId w:val="1"/>
        </w:numPr>
        <w:rPr>
          <w:highlight w:val="green"/>
        </w:rPr>
      </w:pPr>
      <w:r w:rsidRPr="00F85356">
        <w:rPr>
          <w:highlight w:val="green"/>
        </w:rPr>
        <w:t>Correct received data if needed.</w:t>
      </w:r>
    </w:p>
    <w:p w14:paraId="13FECD16" w14:textId="77777777" w:rsidR="00442CE1" w:rsidRPr="00F85356" w:rsidRDefault="00442CE1" w:rsidP="00442CE1">
      <w:pPr>
        <w:pStyle w:val="ListParagraph"/>
        <w:numPr>
          <w:ilvl w:val="1"/>
          <w:numId w:val="1"/>
        </w:numPr>
        <w:rPr>
          <w:highlight w:val="green"/>
        </w:rPr>
      </w:pPr>
      <w:r w:rsidRPr="00F85356">
        <w:rPr>
          <w:highlight w:val="green"/>
        </w:rPr>
        <w:t>Display analytics about the user purchase.</w:t>
      </w:r>
    </w:p>
    <w:p w14:paraId="310E77DF" w14:textId="77777777" w:rsidR="00442CE1" w:rsidRPr="00F85356" w:rsidRDefault="00442CE1" w:rsidP="00442CE1">
      <w:pPr>
        <w:pStyle w:val="ListParagraph"/>
        <w:numPr>
          <w:ilvl w:val="1"/>
          <w:numId w:val="1"/>
        </w:numPr>
        <w:rPr>
          <w:highlight w:val="green"/>
        </w:rPr>
      </w:pPr>
      <w:r w:rsidRPr="00F85356">
        <w:rPr>
          <w:highlight w:val="green"/>
        </w:rPr>
        <w:t>Export data to csv and excel.</w:t>
      </w:r>
    </w:p>
    <w:p w14:paraId="1319664E" w14:textId="77777777" w:rsidR="00442CE1" w:rsidRPr="00F85356" w:rsidRDefault="00442CE1" w:rsidP="00442CE1">
      <w:pPr>
        <w:pStyle w:val="ListParagraph"/>
        <w:numPr>
          <w:ilvl w:val="1"/>
          <w:numId w:val="1"/>
        </w:numPr>
        <w:rPr>
          <w:highlight w:val="green"/>
        </w:rPr>
      </w:pPr>
      <w:r w:rsidRPr="00F85356">
        <w:rPr>
          <w:highlight w:val="green"/>
        </w:rPr>
        <w:t>Send exported data by email.</w:t>
      </w:r>
    </w:p>
    <w:p w14:paraId="50766BF7" w14:textId="77777777" w:rsidR="00442CE1" w:rsidRPr="00F85356" w:rsidRDefault="00442CE1" w:rsidP="00442CE1">
      <w:pPr>
        <w:pStyle w:val="ListParagraph"/>
        <w:numPr>
          <w:ilvl w:val="1"/>
          <w:numId w:val="1"/>
        </w:numPr>
        <w:rPr>
          <w:highlight w:val="green"/>
        </w:rPr>
      </w:pPr>
      <w:r w:rsidRPr="00F85356">
        <w:rPr>
          <w:highlight w:val="green"/>
        </w:rPr>
        <w:t>Edit exported format.</w:t>
      </w:r>
      <w:commentRangeEnd w:id="7"/>
      <w:r w:rsidR="00502BD1">
        <w:rPr>
          <w:rStyle w:val="CommentReference"/>
        </w:rPr>
        <w:commentReference w:id="7"/>
      </w:r>
    </w:p>
    <w:p w14:paraId="559D7EFB" w14:textId="77777777" w:rsidR="00D96D2F" w:rsidRDefault="00D96D2F" w:rsidP="00D96D2F"/>
    <w:p w14:paraId="131D90FE" w14:textId="77777777" w:rsidR="004D09BA" w:rsidRDefault="004D09BA" w:rsidP="004D09BA"/>
    <w:p w14:paraId="118657A4" w14:textId="77777777" w:rsidR="004D09BA" w:rsidRDefault="004D09BA" w:rsidP="004D09BA">
      <w:pPr>
        <w:pStyle w:val="Heading1"/>
      </w:pPr>
      <w:bookmarkStart w:id="8" w:name="_Toc148706260"/>
      <w:bookmarkStart w:id="9" w:name="_Toc149580502"/>
      <w:r>
        <w:t>Key Activities of the Project</w:t>
      </w:r>
      <w:bookmarkEnd w:id="8"/>
      <w:bookmarkEnd w:id="9"/>
    </w:p>
    <w:p w14:paraId="15C48129" w14:textId="47530483" w:rsidR="00B23A9D" w:rsidRPr="00B23A9D" w:rsidRDefault="004D09BA" w:rsidP="001B7072">
      <w:pPr>
        <w:pStyle w:val="Heading2"/>
      </w:pPr>
      <w:bookmarkStart w:id="10" w:name="_Toc148706261"/>
      <w:bookmarkStart w:id="11" w:name="_Toc149580503"/>
      <w:r>
        <w:t>Literature Review</w:t>
      </w:r>
      <w:bookmarkEnd w:id="10"/>
      <w:bookmarkEnd w:id="11"/>
    </w:p>
    <w:p w14:paraId="12FCEF1A" w14:textId="6EB9B7FE" w:rsidR="001A7A5E" w:rsidRDefault="001A7A5E" w:rsidP="004D09BA">
      <w:commentRangeStart w:id="12"/>
      <w:r>
        <w:t>For my Literature Review</w:t>
      </w:r>
      <w:r w:rsidR="006369E5">
        <w:t xml:space="preserve"> I will focus on each major aspect of my project </w:t>
      </w:r>
      <w:r w:rsidR="009F75D6">
        <w:t xml:space="preserve">to research and </w:t>
      </w:r>
      <w:r w:rsidR="001B66CE">
        <w:t>summaries</w:t>
      </w:r>
      <w:r w:rsidR="009F75D6">
        <w:t xml:space="preserve"> the different technologies they have </w:t>
      </w:r>
      <w:r w:rsidR="001B7072">
        <w:t>chosen</w:t>
      </w:r>
      <w:r w:rsidR="00C26B5C">
        <w:t xml:space="preserve"> and listing </w:t>
      </w:r>
      <w:r w:rsidR="005D1A61">
        <w:t>thei</w:t>
      </w:r>
      <w:r w:rsidR="00157BFA">
        <w:t>r pros and cons</w:t>
      </w:r>
      <w:r w:rsidR="008B56BC">
        <w:t xml:space="preserve">. </w:t>
      </w:r>
      <w:r w:rsidR="007F7CBA">
        <w:t>Therefore,</w:t>
      </w:r>
      <w:r w:rsidR="008B56BC">
        <w:t xml:space="preserve"> the deferent aspect to research and summaries would be </w:t>
      </w:r>
      <w:r w:rsidR="00067E2B">
        <w:t xml:space="preserve">the Receipt extraction, </w:t>
      </w:r>
      <w:r w:rsidR="00BE5377">
        <w:t xml:space="preserve">Mobile application </w:t>
      </w:r>
      <w:r w:rsidR="00B23A9D">
        <w:t>development and financial analytics.</w:t>
      </w:r>
      <w:commentRangeEnd w:id="12"/>
      <w:r w:rsidR="00353327">
        <w:rPr>
          <w:rStyle w:val="CommentReference"/>
        </w:rPr>
        <w:commentReference w:id="12"/>
      </w:r>
    </w:p>
    <w:p w14:paraId="32035B21" w14:textId="77777777" w:rsidR="004D09BA" w:rsidRPr="008C5DF8" w:rsidRDefault="004D09BA" w:rsidP="004D09BA"/>
    <w:p w14:paraId="18124FA6" w14:textId="1F7F84EA" w:rsidR="004D09BA" w:rsidRDefault="004D09BA" w:rsidP="001B7072">
      <w:pPr>
        <w:pStyle w:val="Heading2"/>
      </w:pPr>
      <w:bookmarkStart w:id="13" w:name="_Toc148706262"/>
      <w:bookmarkStart w:id="14" w:name="_Toc149580504"/>
      <w:r w:rsidRPr="00EE5CBD">
        <w:t>Systems</w:t>
      </w:r>
      <w:r>
        <w:t xml:space="preserve"> Analysis and Design</w:t>
      </w:r>
      <w:bookmarkEnd w:id="13"/>
      <w:bookmarkEnd w:id="14"/>
    </w:p>
    <w:p w14:paraId="61F775BE" w14:textId="43829965" w:rsidR="00DD6599" w:rsidRDefault="00250BD8" w:rsidP="004D09BA">
      <w:commentRangeStart w:id="15"/>
      <w:r>
        <w:t>The design of the “</w:t>
      </w:r>
      <w:r w:rsidR="00E368F1">
        <w:t xml:space="preserve">Smart Receipt Management and Extraction” system </w:t>
      </w:r>
      <w:r w:rsidR="00173C80">
        <w:t xml:space="preserve">has multiple interconnected features, but the system can be </w:t>
      </w:r>
      <w:r w:rsidR="00D519AC">
        <w:t xml:space="preserve">break into </w:t>
      </w:r>
      <w:r w:rsidR="00C23374">
        <w:t>two</w:t>
      </w:r>
      <w:r w:rsidR="00D519AC">
        <w:t xml:space="preserve"> key components, ea</w:t>
      </w:r>
      <w:r w:rsidR="00C23374">
        <w:t>c</w:t>
      </w:r>
      <w:r w:rsidR="00D519AC">
        <w:t>h serving their own functionalities</w:t>
      </w:r>
      <w:r w:rsidR="00A65393">
        <w:t>: the Server Side and the Mobile Application</w:t>
      </w:r>
      <w:r w:rsidR="0046378A">
        <w:t xml:space="preserve">. This separation </w:t>
      </w:r>
      <w:r w:rsidR="00FC6496">
        <w:t>has for purpose to</w:t>
      </w:r>
      <w:r w:rsidR="00DA5217">
        <w:t xml:space="preserve"> ensure efficiency and effectiveness in </w:t>
      </w:r>
      <w:r w:rsidR="00D16059">
        <w:t xml:space="preserve">receipt extraction and management and therefore optimize the user </w:t>
      </w:r>
      <w:r w:rsidR="00A0455D">
        <w:t>experience.</w:t>
      </w:r>
    </w:p>
    <w:p w14:paraId="3171C637" w14:textId="2DFADB7F" w:rsidR="00A0455D" w:rsidRDefault="00D766E5" w:rsidP="004D09BA">
      <w:r>
        <w:t xml:space="preserve">The server side is the backbone of </w:t>
      </w:r>
      <w:r w:rsidR="00EF5C0D">
        <w:t>our</w:t>
      </w:r>
      <w:r w:rsidR="00BD3D5F">
        <w:t xml:space="preserve"> system, it </w:t>
      </w:r>
      <w:r w:rsidR="0048391C">
        <w:t>contains</w:t>
      </w:r>
      <w:r w:rsidR="00BD3D5F">
        <w:t xml:space="preserve"> the core functionalities for data extraction and management.</w:t>
      </w:r>
      <w:r w:rsidR="00EF5C0D">
        <w:t xml:space="preserve"> It </w:t>
      </w:r>
      <w:r w:rsidR="0048391C">
        <w:t>hosts</w:t>
      </w:r>
      <w:r w:rsidR="00040A66">
        <w:t xml:space="preserve"> the processing of receipt extraction </w:t>
      </w:r>
      <w:r w:rsidR="000B6E31">
        <w:t>composed</w:t>
      </w:r>
      <w:r w:rsidR="00040A66">
        <w:t xml:space="preserve"> of an</w:t>
      </w:r>
      <w:r w:rsidR="0048391C">
        <w:t xml:space="preserve"> image processing to achieve a high accuracy in the extraction, followed with an</w:t>
      </w:r>
      <w:r w:rsidR="00040A66">
        <w:t xml:space="preserve"> </w:t>
      </w:r>
      <w:r w:rsidR="000B6E31">
        <w:t>advanced</w:t>
      </w:r>
      <w:r w:rsidR="00040A66">
        <w:t xml:space="preserve"> image recognit</w:t>
      </w:r>
      <w:r w:rsidR="0048391C">
        <w:t xml:space="preserve">ion model </w:t>
      </w:r>
      <w:r w:rsidR="008A687F">
        <w:t xml:space="preserve">and </w:t>
      </w:r>
      <w:r w:rsidR="0053281C">
        <w:t>use Optical Character Recognition (OCR)  to extract the data</w:t>
      </w:r>
      <w:r w:rsidR="000B6E31">
        <w:t xml:space="preserve">. A Database </w:t>
      </w:r>
      <w:r w:rsidR="00C502C3">
        <w:t xml:space="preserve">is also </w:t>
      </w:r>
      <w:r w:rsidR="00BA7F7C">
        <w:t>integrated</w:t>
      </w:r>
      <w:r w:rsidR="00C502C3">
        <w:t xml:space="preserve"> into the server side </w:t>
      </w:r>
      <w:r w:rsidR="001668CC">
        <w:t xml:space="preserve">to efficiently store and manage the extracted data to ensure </w:t>
      </w:r>
      <w:r w:rsidR="00B7465C">
        <w:t>secure</w:t>
      </w:r>
      <w:r w:rsidR="001668CC">
        <w:t xml:space="preserve"> and organize storage.</w:t>
      </w:r>
      <w:r w:rsidR="007D2B6B">
        <w:t xml:space="preserve"> The server side is also </w:t>
      </w:r>
      <w:r w:rsidR="00F55C5F">
        <w:t>responsible</w:t>
      </w:r>
      <w:r w:rsidR="007D2B6B">
        <w:t xml:space="preserve"> </w:t>
      </w:r>
      <w:r w:rsidR="00090629">
        <w:t>for managing</w:t>
      </w:r>
      <w:r w:rsidR="007D2B6B">
        <w:t xml:space="preserve"> and </w:t>
      </w:r>
      <w:r w:rsidR="00090629">
        <w:t>facilitating</w:t>
      </w:r>
      <w:r w:rsidR="007D2B6B">
        <w:t xml:space="preserve"> </w:t>
      </w:r>
      <w:r w:rsidR="00090629">
        <w:t>communication</w:t>
      </w:r>
      <w:r w:rsidR="007D2B6B">
        <w:t xml:space="preserve"> within the Mobile Application</w:t>
      </w:r>
      <w:r w:rsidR="00F55C5F">
        <w:t xml:space="preserve"> allowing data exchange within the user interface.</w:t>
      </w:r>
    </w:p>
    <w:p w14:paraId="19A40226" w14:textId="18CD94FF" w:rsidR="00092300" w:rsidRDefault="00DF2F64" w:rsidP="004D09BA">
      <w:r>
        <w:t>On the other side the Mobile Application is the user-facing component</w:t>
      </w:r>
      <w:r w:rsidR="00614B6C">
        <w:t xml:space="preserve"> of the “Smart Receipt Management and Extraction” system</w:t>
      </w:r>
      <w:r w:rsidR="0018599A">
        <w:t xml:space="preserve"> aiming</w:t>
      </w:r>
      <w:r w:rsidR="004C4E31">
        <w:t xml:space="preserve"> to provide </w:t>
      </w:r>
      <w:r w:rsidR="00B24147">
        <w:t>a</w:t>
      </w:r>
      <w:r w:rsidR="004C4E31">
        <w:t xml:space="preserve"> </w:t>
      </w:r>
      <w:r w:rsidR="00B24147">
        <w:t>seamless experience accessibility</w:t>
      </w:r>
      <w:r w:rsidR="00534EBF">
        <w:t xml:space="preserve"> for users. </w:t>
      </w:r>
      <w:r w:rsidR="00236FAD">
        <w:t>Users</w:t>
      </w:r>
      <w:r w:rsidR="00534EBF">
        <w:t xml:space="preserve"> </w:t>
      </w:r>
      <w:r w:rsidR="00FD372D">
        <w:t xml:space="preserve">can </w:t>
      </w:r>
      <w:r w:rsidR="004D0263">
        <w:t>easily submit their receipt image or pdf through the application</w:t>
      </w:r>
      <w:r w:rsidR="00B24147">
        <w:t xml:space="preserve">, which </w:t>
      </w:r>
      <w:r w:rsidR="00090629">
        <w:t>is</w:t>
      </w:r>
      <w:r w:rsidR="00B24147">
        <w:t xml:space="preserve"> transmitted to the server side for the data extraction. </w:t>
      </w:r>
      <w:r w:rsidR="00B94B49">
        <w:t>Moreover,</w:t>
      </w:r>
      <w:r w:rsidR="00B24147">
        <w:t xml:space="preserve"> the Mobile application</w:t>
      </w:r>
      <w:r w:rsidR="002973FC">
        <w:t xml:space="preserve"> also </w:t>
      </w:r>
      <w:r w:rsidR="008D21A0">
        <w:t xml:space="preserve">have </w:t>
      </w:r>
      <w:r w:rsidR="002973FC">
        <w:t xml:space="preserve">other critical features such as the ability to the user to </w:t>
      </w:r>
      <w:r w:rsidR="00590E75">
        <w:t>validate the result produced by the extraction process</w:t>
      </w:r>
      <w:r w:rsidR="00E3513A">
        <w:t xml:space="preserve"> to ensure precise and exact </w:t>
      </w:r>
      <w:r w:rsidR="00B94B49">
        <w:t>analysis</w:t>
      </w:r>
      <w:r w:rsidR="00160AB6">
        <w:t>, extract their data in and CSV or Excel format</w:t>
      </w:r>
      <w:r w:rsidR="00027289">
        <w:t xml:space="preserve">. </w:t>
      </w:r>
      <w:r w:rsidR="00B94B49">
        <w:t>Additionally,</w:t>
      </w:r>
      <w:r w:rsidR="00027289">
        <w:t xml:space="preserve"> the app </w:t>
      </w:r>
      <w:r w:rsidR="00090629">
        <w:t>provides</w:t>
      </w:r>
      <w:r w:rsidR="00027289">
        <w:t xml:space="preserve"> insight on the user purchases </w:t>
      </w:r>
      <w:r w:rsidR="00B94B49">
        <w:t>historic and habit</w:t>
      </w:r>
      <w:r w:rsidR="00C70664">
        <w:t xml:space="preserve">, allowing them to make financial decision by visualizing </w:t>
      </w:r>
      <w:r w:rsidR="00B11DB2">
        <w:t xml:space="preserve">the habit and spending </w:t>
      </w:r>
      <w:r w:rsidR="008D21A0">
        <w:t>patterns.</w:t>
      </w:r>
      <w:commentRangeEnd w:id="15"/>
      <w:r w:rsidR="002B4BAF">
        <w:rPr>
          <w:rStyle w:val="CommentReference"/>
        </w:rPr>
        <w:commentReference w:id="15"/>
      </w:r>
    </w:p>
    <w:p w14:paraId="74A89308" w14:textId="77777777" w:rsidR="005C7BC7" w:rsidRDefault="005C7BC7" w:rsidP="004D09BA"/>
    <w:p w14:paraId="423E320F" w14:textId="3DE0F0A4" w:rsidR="005C7BC7" w:rsidRDefault="005C7BC7" w:rsidP="001B7072">
      <w:pPr>
        <w:pStyle w:val="Heading2"/>
      </w:pPr>
      <w:bookmarkStart w:id="16" w:name="_Toc148706263"/>
      <w:bookmarkStart w:id="17" w:name="_Toc149580505"/>
      <w:r>
        <w:t xml:space="preserve">Implementation and </w:t>
      </w:r>
      <w:bookmarkEnd w:id="16"/>
      <w:bookmarkEnd w:id="17"/>
    </w:p>
    <w:p w14:paraId="15049C63" w14:textId="4E83DC9B" w:rsidR="004D1451" w:rsidRDefault="00567007" w:rsidP="002B1628">
      <w:commentRangeStart w:id="18"/>
      <w:r>
        <w:t>To implement this project</w:t>
      </w:r>
      <w:r w:rsidR="00EF695E">
        <w:t xml:space="preserve">, the different </w:t>
      </w:r>
      <w:r w:rsidR="00236FAD">
        <w:t>components</w:t>
      </w:r>
      <w:r w:rsidR="00EF695E">
        <w:t xml:space="preserve"> will be </w:t>
      </w:r>
      <w:r w:rsidR="00A828C8">
        <w:t>developed</w:t>
      </w:r>
      <w:r w:rsidR="00EF695E">
        <w:t xml:space="preserve"> and </w:t>
      </w:r>
      <w:r w:rsidR="00090629">
        <w:t>implemented</w:t>
      </w:r>
      <w:r w:rsidR="00EF695E">
        <w:t xml:space="preserve"> in a precise</w:t>
      </w:r>
      <w:r w:rsidR="00C80580">
        <w:t xml:space="preserve"> order to optimize the </w:t>
      </w:r>
      <w:r w:rsidR="00F83EFD">
        <w:t>development</w:t>
      </w:r>
      <w:r w:rsidR="00C80580">
        <w:t xml:space="preserve"> time. The </w:t>
      </w:r>
      <w:r w:rsidR="00341807">
        <w:t>development</w:t>
      </w:r>
      <w:r w:rsidR="0045124C">
        <w:t xml:space="preserve"> will start with the gathering of the </w:t>
      </w:r>
      <w:r w:rsidR="00341807">
        <w:t xml:space="preserve">receipt dataset for training and testing purpose of the extraction feature, and </w:t>
      </w:r>
      <w:r w:rsidR="00223748">
        <w:t>at</w:t>
      </w:r>
      <w:r w:rsidR="00341807">
        <w:t xml:space="preserve"> the same time</w:t>
      </w:r>
      <w:r w:rsidR="00751AF2">
        <w:t xml:space="preserve"> working</w:t>
      </w:r>
      <w:r w:rsidR="00C13EBB">
        <w:t xml:space="preserve"> on the </w:t>
      </w:r>
      <w:r w:rsidR="00BA7F7C">
        <w:t xml:space="preserve">receipt image recognition and then the Optical Character Recognition. </w:t>
      </w:r>
      <w:r w:rsidR="00223748">
        <w:t>Then</w:t>
      </w:r>
      <w:r w:rsidR="00C1295B">
        <w:t xml:space="preserve"> </w:t>
      </w:r>
      <w:r w:rsidR="00EC1F94">
        <w:t xml:space="preserve">working on the </w:t>
      </w:r>
      <w:r w:rsidR="00C2194E">
        <w:t xml:space="preserve">local server </w:t>
      </w:r>
      <w:r w:rsidR="0011727F">
        <w:t xml:space="preserve">to </w:t>
      </w:r>
      <w:r w:rsidR="00C70CA1">
        <w:t>do</w:t>
      </w:r>
      <w:r w:rsidR="0011727F">
        <w:t xml:space="preserve"> the extraction work and the different reports generated on different server endpoint. </w:t>
      </w:r>
      <w:r w:rsidR="00C70CA1">
        <w:t xml:space="preserve">For the last stage of the </w:t>
      </w:r>
      <w:r w:rsidR="00410B7F">
        <w:t>implementation,</w:t>
      </w:r>
      <w:r w:rsidR="00C70CA1">
        <w:t xml:space="preserve"> we will work the User Interface, more precisely </w:t>
      </w:r>
      <w:r w:rsidR="00A9035D">
        <w:t>on the mobile app front</w:t>
      </w:r>
      <w:r w:rsidR="003075F8">
        <w:t xml:space="preserve"> end in the beginning, then on the communication with the server and</w:t>
      </w:r>
      <w:r w:rsidR="00B17469">
        <w:t xml:space="preserve"> the other features left.</w:t>
      </w:r>
      <w:commentRangeEnd w:id="18"/>
      <w:r w:rsidR="00304F6D">
        <w:rPr>
          <w:rStyle w:val="CommentReference"/>
        </w:rPr>
        <w:commentReference w:id="18"/>
      </w:r>
    </w:p>
    <w:p w14:paraId="39518A57" w14:textId="77777777" w:rsidR="00304F6D" w:rsidRDefault="00304F6D" w:rsidP="002B1628"/>
    <w:p w14:paraId="266FB80B" w14:textId="524825A5" w:rsidR="00304F6D" w:rsidRDefault="00304F6D" w:rsidP="00304F6D">
      <w:pPr>
        <w:pStyle w:val="Heading2"/>
      </w:pPr>
      <w:r>
        <w:t>Testing</w:t>
      </w:r>
    </w:p>
    <w:p w14:paraId="12304712" w14:textId="3DCF140F" w:rsidR="004D1451" w:rsidRDefault="001E0AD3" w:rsidP="002B1628">
      <w:r>
        <w:t xml:space="preserve">For the testing of </w:t>
      </w:r>
      <w:r w:rsidR="0056345E">
        <w:t>our</w:t>
      </w:r>
      <w:r w:rsidR="009D57C3">
        <w:t xml:space="preserve"> system, </w:t>
      </w:r>
      <w:r w:rsidR="00090629">
        <w:t>we will</w:t>
      </w:r>
      <w:r w:rsidR="00AD144E">
        <w:t xml:space="preserve"> </w:t>
      </w:r>
      <w:r w:rsidR="007F7CBA">
        <w:t>assess</w:t>
      </w:r>
      <w:r w:rsidR="00AD144E">
        <w:t xml:space="preserve"> </w:t>
      </w:r>
      <w:r w:rsidR="0019607C">
        <w:t xml:space="preserve">independently </w:t>
      </w:r>
      <w:r w:rsidR="001D4659">
        <w:t xml:space="preserve">the </w:t>
      </w:r>
      <w:r w:rsidR="0008061F">
        <w:t xml:space="preserve">different feature of the </w:t>
      </w:r>
      <w:r w:rsidR="000F209C">
        <w:t xml:space="preserve">servers and the mobile app with Unit testing </w:t>
      </w:r>
      <w:r w:rsidR="008A379D">
        <w:t xml:space="preserve"> to ensure the robustness and reliability of both the server </w:t>
      </w:r>
      <w:r w:rsidR="00B7465C">
        <w:t>a</w:t>
      </w:r>
      <w:r w:rsidR="008A379D">
        <w:t>nd the mobile app</w:t>
      </w:r>
      <w:r w:rsidR="007874D9">
        <w:t xml:space="preserve"> to ensure </w:t>
      </w:r>
      <w:r w:rsidR="00CF12A1">
        <w:t xml:space="preserve">quality insurance of the code, a </w:t>
      </w:r>
      <w:r w:rsidR="003925E5">
        <w:t>good user experience and Rapid Issue Identification. Moreover, depending on the size of the receipt dataset</w:t>
      </w:r>
      <w:r w:rsidR="000D1D08">
        <w:t xml:space="preserve"> used to train the data extraction model, we will </w:t>
      </w:r>
      <w:r w:rsidR="0014181C">
        <w:t xml:space="preserve">use </w:t>
      </w:r>
      <w:r w:rsidR="00B7465C">
        <w:t>the</w:t>
      </w:r>
      <w:r w:rsidR="0014181C">
        <w:t xml:space="preserve"> Holdout Validation providing good </w:t>
      </w:r>
      <w:r w:rsidR="00682370">
        <w:t>evaluation with small dataset</w:t>
      </w:r>
      <w:r w:rsidR="002B7481">
        <w:t xml:space="preserve">, otherwise the evaluation will be </w:t>
      </w:r>
      <w:r w:rsidR="00B7465C">
        <w:t>make using K-Fold Cross-Validation if a sufficient dataset is gathered.</w:t>
      </w:r>
    </w:p>
    <w:p w14:paraId="7E475B8B" w14:textId="77777777" w:rsidR="00283EA7" w:rsidRDefault="00283EA7" w:rsidP="00EA585B">
      <w:pPr>
        <w:spacing w:after="0"/>
      </w:pPr>
    </w:p>
    <w:p w14:paraId="63C2B252" w14:textId="0DAC10C4" w:rsidR="007846C7" w:rsidRPr="007846C7" w:rsidRDefault="007846C7" w:rsidP="001B7072">
      <w:pPr>
        <w:pStyle w:val="Heading2"/>
      </w:pPr>
      <w:bookmarkStart w:id="19" w:name="_Toc149580506"/>
      <w:r>
        <w:lastRenderedPageBreak/>
        <w:t>Evaluation</w:t>
      </w:r>
      <w:bookmarkEnd w:id="19"/>
    </w:p>
    <w:p w14:paraId="14D48B19" w14:textId="4703A9E7" w:rsidR="00EA585B" w:rsidRDefault="00766DD9" w:rsidP="0032700D">
      <w:commentRangeStart w:id="20"/>
      <w:r>
        <w:t>Our system evaluation is</w:t>
      </w:r>
      <w:r w:rsidR="00BD5F93">
        <w:t xml:space="preserve"> guided on </w:t>
      </w:r>
      <w:r w:rsidR="00AC102D">
        <w:t xml:space="preserve">verifying the well execution </w:t>
      </w:r>
      <w:r w:rsidR="002624A1">
        <w:t xml:space="preserve"> and realization of the </w:t>
      </w:r>
      <w:r w:rsidR="000B55F5">
        <w:t>system requirements</w:t>
      </w:r>
      <w:r w:rsidR="00C04FDE">
        <w:t xml:space="preserve"> with the analysis of key performance </w:t>
      </w:r>
      <w:r w:rsidR="0014051B">
        <w:t xml:space="preserve">metric and </w:t>
      </w:r>
      <w:r w:rsidR="004371D0">
        <w:t>rigorous testing  are key components of our evaluation strategy</w:t>
      </w:r>
      <w:r w:rsidR="00625BAF">
        <w:t xml:space="preserve"> to ensure that our system</w:t>
      </w:r>
      <w:r w:rsidR="007E609A">
        <w:t xml:space="preserve"> delivering its intended purpose</w:t>
      </w:r>
      <w:r w:rsidR="00E61935">
        <w:t>.</w:t>
      </w:r>
      <w:commentRangeEnd w:id="20"/>
      <w:r w:rsidR="00805165">
        <w:rPr>
          <w:rStyle w:val="CommentReference"/>
        </w:rPr>
        <w:commentReference w:id="20"/>
      </w:r>
    </w:p>
    <w:p w14:paraId="46D42E18" w14:textId="77777777" w:rsidR="008C1B4D" w:rsidRDefault="008C1B4D" w:rsidP="00E61935">
      <w:pPr>
        <w:sectPr w:rsidR="008C1B4D">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14:paraId="295A9AEE" w14:textId="77777777" w:rsidR="00EF25D3" w:rsidRDefault="00EF25D3" w:rsidP="00EF25D3">
      <w:pPr>
        <w:pStyle w:val="Heading1"/>
      </w:pPr>
      <w:bookmarkStart w:id="21" w:name="_Toc149580507"/>
      <w:commentRangeStart w:id="22"/>
      <w:r>
        <w:lastRenderedPageBreak/>
        <w:t>Project Plan</w:t>
      </w:r>
      <w:bookmarkEnd w:id="21"/>
    </w:p>
    <w:p w14:paraId="5525C1A2" w14:textId="0C5AB795" w:rsidR="009A7EA6" w:rsidRDefault="00EF25D3" w:rsidP="00E61935">
      <w:r>
        <w:rPr>
          <w:noProof/>
        </w:rPr>
        <mc:AlternateContent>
          <mc:Choice Requires="wps">
            <w:drawing>
              <wp:anchor distT="0" distB="0" distL="114300" distR="114300" simplePos="0" relativeHeight="251659264" behindDoc="0" locked="0" layoutInCell="1" allowOverlap="1" wp14:anchorId="707FA18A" wp14:editId="34988EB2">
                <wp:simplePos x="0" y="0"/>
                <wp:positionH relativeFrom="margin">
                  <wp:posOffset>-602463</wp:posOffset>
                </wp:positionH>
                <wp:positionV relativeFrom="paragraph">
                  <wp:posOffset>286603</wp:posOffset>
                </wp:positionV>
                <wp:extent cx="10086644" cy="5083922"/>
                <wp:effectExtent l="0" t="0" r="10160" b="21590"/>
                <wp:wrapNone/>
                <wp:docPr id="130081670" name="Text Box 2"/>
                <wp:cNvGraphicFramePr/>
                <a:graphic xmlns:a="http://schemas.openxmlformats.org/drawingml/2006/main">
                  <a:graphicData uri="http://schemas.microsoft.com/office/word/2010/wordprocessingShape">
                    <wps:wsp>
                      <wps:cNvSpPr txBox="1"/>
                      <wps:spPr>
                        <a:xfrm>
                          <a:off x="0" y="0"/>
                          <a:ext cx="10086644" cy="5083922"/>
                        </a:xfrm>
                        <a:prstGeom prst="rect">
                          <a:avLst/>
                        </a:prstGeom>
                        <a:solidFill>
                          <a:schemeClr val="lt1"/>
                        </a:solidFill>
                        <a:ln w="6350">
                          <a:solidFill>
                            <a:prstClr val="black"/>
                          </a:solidFill>
                        </a:ln>
                      </wps:spPr>
                      <wps:txbx>
                        <w:txbxContent>
                          <w:p w14:paraId="6B481BBB" w14:textId="0D68E61D" w:rsidR="002026C4" w:rsidRDefault="00F13128" w:rsidP="002026C4">
                            <w:pPr>
                              <w:keepNext/>
                            </w:pPr>
                            <w:r>
                              <w:rPr>
                                <w:noProof/>
                              </w:rPr>
                              <w:softHyphen/>
                            </w:r>
                            <w:r>
                              <w:rPr>
                                <w:noProof/>
                              </w:rPr>
                              <w:softHyphen/>
                            </w:r>
                            <w:r>
                              <w:rPr>
                                <w:noProof/>
                              </w:rPr>
                              <w:softHyphen/>
                            </w:r>
                            <w:r>
                              <w:rPr>
                                <w:noProof/>
                              </w:rPr>
                              <w:softHyphen/>
                            </w:r>
                            <w:r>
                              <w:rPr>
                                <w:noProof/>
                              </w:rPr>
                              <w:softHyphen/>
                            </w:r>
                            <w:r>
                              <w:rPr>
                                <w:noProof/>
                              </w:rPr>
                              <w:softHyphen/>
                            </w:r>
                            <w:r>
                              <w:rPr>
                                <w:noProof/>
                              </w:rPr>
                              <w:softHyphen/>
                            </w:r>
                            <w:r>
                              <w:rPr>
                                <w:noProof/>
                              </w:rPr>
                              <w:softHyphen/>
                            </w:r>
                            <w:r>
                              <w:rPr>
                                <w:noProof/>
                              </w:rPr>
                              <w:softHyphen/>
                            </w:r>
                            <w:r w:rsidR="00EF25D3" w:rsidRPr="001E0A3A">
                              <w:rPr>
                                <w:noProof/>
                              </w:rPr>
                              <w:drawing>
                                <wp:inline distT="0" distB="0" distL="0" distR="0" wp14:anchorId="7B7FB51A" wp14:editId="01C9DE47">
                                  <wp:extent cx="9906250" cy="4639079"/>
                                  <wp:effectExtent l="0" t="0" r="0" b="0"/>
                                  <wp:docPr id="870176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915634" cy="4643473"/>
                                          </a:xfrm>
                                          <a:prstGeom prst="rect">
                                            <a:avLst/>
                                          </a:prstGeom>
                                          <a:noFill/>
                                          <a:ln>
                                            <a:noFill/>
                                          </a:ln>
                                        </pic:spPr>
                                      </pic:pic>
                                    </a:graphicData>
                                  </a:graphic>
                                </wp:inline>
                              </w:drawing>
                            </w:r>
                          </w:p>
                          <w:p w14:paraId="485CD4B0" w14:textId="313F55CF" w:rsidR="002026C4" w:rsidRDefault="002026C4" w:rsidP="002026C4">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 Gantt Chart</w:t>
                            </w:r>
                          </w:p>
                          <w:p w14:paraId="261CC19C" w14:textId="3FBDB150" w:rsidR="00EF25D3" w:rsidRDefault="00EF25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7FA18A" id="_x0000_t202" coordsize="21600,21600" o:spt="202" path="m,l,21600r21600,l21600,xe">
                <v:stroke joinstyle="miter"/>
                <v:path gradientshapeok="t" o:connecttype="rect"/>
              </v:shapetype>
              <v:shape id="Text Box 2" o:spid="_x0000_s1026" type="#_x0000_t202" style="position:absolute;margin-left:-47.45pt;margin-top:22.55pt;width:794.2pt;height:400.3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" fillcolor="white [3201]" strokeweight=".5pt">
                <v:textbox>
                  <w:txbxContent>
                    <w:p w14:paraId="6B481BBB" w14:textId="0D68E61D" w:rsidR="002026C4" w:rsidRDefault="00F13128" w:rsidP="002026C4">
                      <w:pPr>
                        <w:keepNext/>
                      </w:pPr>
                      <w:r>
                        <w:rPr>
                          <w:noProof/>
                        </w:rPr>
                        <w:softHyphen/>
                      </w:r>
                      <w:r>
                        <w:rPr>
                          <w:noProof/>
                        </w:rPr>
                        <w:softHyphen/>
                      </w:r>
                      <w:r>
                        <w:rPr>
                          <w:noProof/>
                        </w:rPr>
                        <w:softHyphen/>
                      </w:r>
                      <w:r>
                        <w:rPr>
                          <w:noProof/>
                        </w:rPr>
                        <w:softHyphen/>
                      </w:r>
                      <w:r>
                        <w:rPr>
                          <w:noProof/>
                        </w:rPr>
                        <w:softHyphen/>
                      </w:r>
                      <w:r>
                        <w:rPr>
                          <w:noProof/>
                        </w:rPr>
                        <w:softHyphen/>
                      </w:r>
                      <w:r>
                        <w:rPr>
                          <w:noProof/>
                        </w:rPr>
                        <w:softHyphen/>
                      </w:r>
                      <w:r>
                        <w:rPr>
                          <w:noProof/>
                        </w:rPr>
                        <w:softHyphen/>
                      </w:r>
                      <w:r>
                        <w:rPr>
                          <w:noProof/>
                        </w:rPr>
                        <w:softHyphen/>
                      </w:r>
                      <w:r w:rsidR="00EF25D3" w:rsidRPr="001E0A3A">
                        <w:rPr>
                          <w:noProof/>
                        </w:rPr>
                        <w:drawing>
                          <wp:inline distT="0" distB="0" distL="0" distR="0" wp14:anchorId="7B7FB51A" wp14:editId="01C9DE47">
                            <wp:extent cx="9906250" cy="4639079"/>
                            <wp:effectExtent l="0" t="0" r="0" b="0"/>
                            <wp:docPr id="8701765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915634" cy="4643473"/>
                                    </a:xfrm>
                                    <a:prstGeom prst="rect">
                                      <a:avLst/>
                                    </a:prstGeom>
                                    <a:noFill/>
                                    <a:ln>
                                      <a:noFill/>
                                    </a:ln>
                                  </pic:spPr>
                                </pic:pic>
                              </a:graphicData>
                            </a:graphic>
                          </wp:inline>
                        </w:drawing>
                      </w:r>
                    </w:p>
                    <w:p w14:paraId="485CD4B0" w14:textId="313F55CF" w:rsidR="002026C4" w:rsidRDefault="002026C4" w:rsidP="002026C4">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 Gantt Chart</w:t>
                      </w:r>
                    </w:p>
                    <w:p w14:paraId="261CC19C" w14:textId="3FBDB150" w:rsidR="00EF25D3" w:rsidRDefault="00EF25D3"/>
                  </w:txbxContent>
                </v:textbox>
                <w10:wrap anchorx="margin"/>
              </v:shape>
            </w:pict>
          </mc:Fallback>
        </mc:AlternateContent>
      </w:r>
    </w:p>
    <w:p w14:paraId="2AF446C1" w14:textId="5A5F12A2" w:rsidR="00CC2BD0" w:rsidRDefault="00CC2BD0" w:rsidP="00E61935"/>
    <w:p w14:paraId="4D8A7AEA" w14:textId="77777777" w:rsidR="00CC2BD0" w:rsidRDefault="00CC2BD0" w:rsidP="00E61935"/>
    <w:commentRangeEnd w:id="22"/>
    <w:p w14:paraId="4146DDEC" w14:textId="77777777" w:rsidR="00CC2BD0" w:rsidRDefault="00053059" w:rsidP="00E61935">
      <w:pPr>
        <w:sectPr w:rsidR="00CC2BD0" w:rsidSect="00CC2BD0">
          <w:pgSz w:w="16838" w:h="11906" w:orient="landscape"/>
          <w:pgMar w:top="1440" w:right="1440" w:bottom="1440" w:left="1440" w:header="708" w:footer="708" w:gutter="0"/>
          <w:cols w:space="708"/>
          <w:docGrid w:linePitch="360"/>
        </w:sectPr>
      </w:pPr>
      <w:r>
        <w:rPr>
          <w:rStyle w:val="CommentReference"/>
        </w:rPr>
        <w:commentReference w:id="22"/>
      </w:r>
    </w:p>
    <w:p w14:paraId="0408953F" w14:textId="77777777" w:rsidR="00CC2BD0" w:rsidRDefault="00CC2BD0" w:rsidP="00E61935"/>
    <w:p w14:paraId="76F59A11" w14:textId="60CC2592" w:rsidR="00E61935" w:rsidRDefault="00E61935" w:rsidP="001B7072">
      <w:pPr>
        <w:pStyle w:val="Heading1"/>
      </w:pPr>
      <w:bookmarkStart w:id="23" w:name="_Toc149580508"/>
      <w:r>
        <w:t>Project Resources</w:t>
      </w:r>
      <w:bookmarkEnd w:id="23"/>
    </w:p>
    <w:p w14:paraId="143EDC09" w14:textId="15C1C8C0" w:rsidR="009A7EA6" w:rsidRDefault="0028192B" w:rsidP="00E61935">
      <w:r>
        <w:t xml:space="preserve">To successfully complete our project, </w:t>
      </w:r>
      <w:r w:rsidR="00762CFE">
        <w:t>several</w:t>
      </w:r>
      <w:r>
        <w:t xml:space="preserve"> </w:t>
      </w:r>
      <w:r w:rsidR="00762CFE">
        <w:t>resources</w:t>
      </w:r>
      <w:r>
        <w:t xml:space="preserve"> </w:t>
      </w:r>
      <w:r w:rsidR="00895039">
        <w:t>are</w:t>
      </w:r>
      <w:r>
        <w:t xml:space="preserve"> essential</w:t>
      </w:r>
      <w:r w:rsidR="00895039">
        <w:t xml:space="preserve">, either hardware </w:t>
      </w:r>
      <w:r w:rsidR="002B7CE4">
        <w:t xml:space="preserve">or software as well as necessary data sources. The project </w:t>
      </w:r>
      <w:r w:rsidR="00762CFE">
        <w:t>resources</w:t>
      </w:r>
      <w:r w:rsidR="002B7CE4">
        <w:t xml:space="preserve"> are as follows:</w:t>
      </w:r>
    </w:p>
    <w:p w14:paraId="0190E13A" w14:textId="3B7EE11B" w:rsidR="00762CFE" w:rsidRDefault="00762CFE" w:rsidP="00E61935">
      <w:r>
        <w:t>Hardware:</w:t>
      </w:r>
    </w:p>
    <w:p w14:paraId="341C6AD0" w14:textId="39AB6B31" w:rsidR="00762CFE" w:rsidRDefault="00762CFE" w:rsidP="00762CFE">
      <w:pPr>
        <w:pStyle w:val="ListParagraph"/>
        <w:numPr>
          <w:ilvl w:val="0"/>
          <w:numId w:val="3"/>
        </w:numPr>
      </w:pPr>
      <w:r>
        <w:t>A smartphone</w:t>
      </w:r>
      <w:r w:rsidR="00002F3E">
        <w:t xml:space="preserve"> for the user interface and image capturing functionalities.</w:t>
      </w:r>
    </w:p>
    <w:p w14:paraId="34493686" w14:textId="008B7376" w:rsidR="00002F3E" w:rsidRDefault="00225BF0" w:rsidP="00225BF0">
      <w:pPr>
        <w:pStyle w:val="ListParagraph"/>
        <w:numPr>
          <w:ilvl w:val="0"/>
          <w:numId w:val="3"/>
        </w:numPr>
      </w:pPr>
      <w:r>
        <w:t xml:space="preserve">In </w:t>
      </w:r>
      <w:r w:rsidR="001858E2">
        <w:t>an</w:t>
      </w:r>
      <w:r>
        <w:t xml:space="preserve"> ideal scenario, </w:t>
      </w:r>
      <w:r w:rsidR="006249A5">
        <w:t xml:space="preserve">a dedicated server would be </w:t>
      </w:r>
      <w:r w:rsidR="00D924EB">
        <w:t>used</w:t>
      </w:r>
      <w:r w:rsidR="001858E2">
        <w:t>, but a local hosting on a computer would be a viable alternative.</w:t>
      </w:r>
    </w:p>
    <w:p w14:paraId="29FFF155" w14:textId="6D3E48C1" w:rsidR="001858E2" w:rsidRDefault="001858E2" w:rsidP="001858E2">
      <w:r>
        <w:t>Software:</w:t>
      </w:r>
    </w:p>
    <w:p w14:paraId="2770A6F5" w14:textId="34E45E0D" w:rsidR="001858E2" w:rsidRDefault="0097152F" w:rsidP="001858E2">
      <w:pPr>
        <w:pStyle w:val="ListParagraph"/>
        <w:numPr>
          <w:ilvl w:val="0"/>
          <w:numId w:val="4"/>
        </w:numPr>
      </w:pPr>
      <w:r>
        <w:t xml:space="preserve">For </w:t>
      </w:r>
      <w:r w:rsidR="00090629">
        <w:t>database</w:t>
      </w:r>
      <w:r>
        <w:t xml:space="preserve"> management, Postgres is </w:t>
      </w:r>
      <w:r w:rsidR="0086037B">
        <w:t>planning</w:t>
      </w:r>
      <w:r>
        <w:t xml:space="preserve"> to be </w:t>
      </w:r>
      <w:r w:rsidR="00236FAD">
        <w:t>used</w:t>
      </w:r>
      <w:r>
        <w:t xml:space="preserve"> locally</w:t>
      </w:r>
      <w:r w:rsidR="00090629">
        <w:t>. If</w:t>
      </w:r>
      <w:r>
        <w:t xml:space="preserve"> deported on a </w:t>
      </w:r>
      <w:r w:rsidR="00090629">
        <w:t>server,</w:t>
      </w:r>
      <w:r>
        <w:t xml:space="preserve"> we will </w:t>
      </w:r>
      <w:r w:rsidR="00090629">
        <w:t>use</w:t>
      </w:r>
      <w:r>
        <w:t xml:space="preserve"> the </w:t>
      </w:r>
      <w:r w:rsidR="001C0420">
        <w:t>server cloud-</w:t>
      </w:r>
      <w:r w:rsidR="00090629">
        <w:t>based</w:t>
      </w:r>
      <w:r w:rsidR="001C0420">
        <w:t xml:space="preserve"> databases such </w:t>
      </w:r>
      <w:r w:rsidR="00090629">
        <w:t>as</w:t>
      </w:r>
      <w:r w:rsidR="001C0420">
        <w:t xml:space="preserve"> Redshift (if </w:t>
      </w:r>
      <w:r w:rsidR="00673241">
        <w:t>on Amazon Web Services).</w:t>
      </w:r>
    </w:p>
    <w:p w14:paraId="21DC686E" w14:textId="79BA8EE2" w:rsidR="00673241" w:rsidRDefault="00673241" w:rsidP="001858E2">
      <w:pPr>
        <w:pStyle w:val="ListParagraph"/>
        <w:numPr>
          <w:ilvl w:val="0"/>
          <w:numId w:val="4"/>
        </w:numPr>
      </w:pPr>
      <w:r>
        <w:t>Visual</w:t>
      </w:r>
      <w:r w:rsidR="0086037B">
        <w:t xml:space="preserve"> Studio will serve as the integrated development environment (IDE) for the development.</w:t>
      </w:r>
    </w:p>
    <w:p w14:paraId="31CCA3BB" w14:textId="40C642B3" w:rsidR="0086037B" w:rsidRDefault="0086037B" w:rsidP="001858E2">
      <w:pPr>
        <w:pStyle w:val="ListParagraph"/>
        <w:numPr>
          <w:ilvl w:val="0"/>
          <w:numId w:val="4"/>
        </w:numPr>
      </w:pPr>
      <w:r>
        <w:t xml:space="preserve">Flutter will be </w:t>
      </w:r>
      <w:r w:rsidR="00B25551">
        <w:t>used</w:t>
      </w:r>
      <w:r w:rsidR="001E4BDD">
        <w:t xml:space="preserve"> instead of React-Native framework for </w:t>
      </w:r>
      <w:r w:rsidR="00B25551">
        <w:t>mobile</w:t>
      </w:r>
      <w:r w:rsidR="001E4BDD">
        <w:t xml:space="preserve"> application development.</w:t>
      </w:r>
    </w:p>
    <w:p w14:paraId="7BA3D646" w14:textId="36CC4CD2" w:rsidR="001E4BDD" w:rsidRDefault="001E4BDD" w:rsidP="001858E2">
      <w:pPr>
        <w:pStyle w:val="ListParagraph"/>
        <w:numPr>
          <w:ilvl w:val="0"/>
          <w:numId w:val="4"/>
        </w:numPr>
      </w:pPr>
      <w:r>
        <w:t xml:space="preserve">Postman will be use </w:t>
      </w:r>
      <w:r w:rsidR="00B25551">
        <w:t>for the API testing and debugging.</w:t>
      </w:r>
    </w:p>
    <w:p w14:paraId="5629F14F" w14:textId="7325262C" w:rsidR="00B25551" w:rsidRDefault="00B25551" w:rsidP="00B25551">
      <w:r>
        <w:t>Data:</w:t>
      </w:r>
    </w:p>
    <w:p w14:paraId="0793C16E" w14:textId="514D786C" w:rsidR="00B25551" w:rsidRDefault="00B25551" w:rsidP="00B25551">
      <w:pPr>
        <w:pStyle w:val="ListParagraph"/>
        <w:numPr>
          <w:ilvl w:val="0"/>
          <w:numId w:val="5"/>
        </w:numPr>
      </w:pPr>
      <w:r>
        <w:t>Receipt image</w:t>
      </w:r>
      <w:r w:rsidR="007A4310">
        <w:t>s are a vital data source for testing and optimizing the data extraction model.</w:t>
      </w:r>
    </w:p>
    <w:p w14:paraId="4C499D85" w14:textId="77777777" w:rsidR="002B7CE4" w:rsidRDefault="002B7CE4" w:rsidP="00E61935"/>
    <w:p w14:paraId="3C4114FF" w14:textId="6E8E3688" w:rsidR="001F5BE0" w:rsidRPr="001F5BE0" w:rsidRDefault="006A0040" w:rsidP="001B7072">
      <w:pPr>
        <w:pStyle w:val="Heading1"/>
      </w:pPr>
      <w:bookmarkStart w:id="24" w:name="_Toc149580509"/>
      <w:r>
        <w:t>Bibliography</w:t>
      </w:r>
      <w:bookmarkEnd w:id="24"/>
    </w:p>
    <w:p w14:paraId="48AD96A1" w14:textId="77777777" w:rsidR="009F15B5" w:rsidRDefault="009F15B5" w:rsidP="0051086E">
      <w:pPr>
        <w:spacing w:after="240"/>
        <w:rPr>
          <w:lang w:val="en-MU"/>
        </w:rPr>
      </w:pPr>
      <w:r>
        <w:rPr>
          <w:i/>
          <w:iCs/>
        </w:rPr>
        <w:t>Fundamentals of testing Android apps</w:t>
      </w:r>
      <w:r>
        <w:t xml:space="preserve"> (no date) </w:t>
      </w:r>
      <w:r>
        <w:rPr>
          <w:i/>
          <w:iCs/>
        </w:rPr>
        <w:t>Android Developers</w:t>
      </w:r>
      <w:r>
        <w:t xml:space="preserve">. Available at: </w:t>
      </w:r>
      <w:hyperlink r:id="rId21" w:history="1">
        <w:r>
          <w:rPr>
            <w:rStyle w:val="Hyperlink"/>
          </w:rPr>
          <w:t>https://developer.android.com/training/testing/fundamentals</w:t>
        </w:r>
      </w:hyperlink>
      <w:r>
        <w:t xml:space="preserve"> (Accessed: 28 October 2023).</w:t>
      </w:r>
    </w:p>
    <w:p w14:paraId="17F23051" w14:textId="77777777" w:rsidR="007D3003" w:rsidRDefault="007D3003" w:rsidP="0051086E">
      <w:pPr>
        <w:spacing w:after="240"/>
        <w:rPr>
          <w:lang w:val="en-MU"/>
        </w:rPr>
      </w:pPr>
      <w:r>
        <w:rPr>
          <w:i/>
          <w:iCs/>
        </w:rPr>
        <w:t xml:space="preserve">4 Types of Key Performance Metrics </w:t>
      </w:r>
      <w:proofErr w:type="gramStart"/>
      <w:r>
        <w:rPr>
          <w:i/>
          <w:iCs/>
        </w:rPr>
        <w:t>To</w:t>
      </w:r>
      <w:proofErr w:type="gramEnd"/>
      <w:r>
        <w:rPr>
          <w:i/>
          <w:iCs/>
        </w:rPr>
        <w:t xml:space="preserve"> Track (With Examples) | Indeed.com</w:t>
      </w:r>
      <w:r>
        <w:t xml:space="preserve"> (no date). Available at: </w:t>
      </w:r>
      <w:hyperlink r:id="rId22" w:history="1">
        <w:r>
          <w:rPr>
            <w:rStyle w:val="Hyperlink"/>
          </w:rPr>
          <w:t>https://www.indeed.com/career-advice/career-development/key-performance-metrics</w:t>
        </w:r>
      </w:hyperlink>
      <w:r>
        <w:t xml:space="preserve"> (Accessed: 29 October 2023).</w:t>
      </w:r>
    </w:p>
    <w:p w14:paraId="5C19DB84" w14:textId="77777777" w:rsidR="005A7557" w:rsidRPr="00673029" w:rsidRDefault="005A7557" w:rsidP="0051086E">
      <w:pPr>
        <w:spacing w:after="240"/>
        <w:rPr>
          <w:i/>
          <w:iCs/>
        </w:rPr>
      </w:pPr>
      <w:r>
        <w:t xml:space="preserve">Peterson, K. (2012) ‘Accounting complexity, misreporting, and the consequences of misreporting’, </w:t>
      </w:r>
      <w:r>
        <w:rPr>
          <w:i/>
          <w:iCs/>
        </w:rPr>
        <w:t>Review of Accounting Studies</w:t>
      </w:r>
      <w:r w:rsidRPr="00673029">
        <w:rPr>
          <w:i/>
          <w:iCs/>
        </w:rPr>
        <w:t xml:space="preserve">, 17(1), pp. 72–95. Available at: </w:t>
      </w:r>
      <w:hyperlink r:id="rId23" w:history="1">
        <w:r w:rsidRPr="00673029">
          <w:rPr>
            <w:i/>
            <w:iCs/>
          </w:rPr>
          <w:t>https://doi.org/10.1007/s11142-011-9164-5</w:t>
        </w:r>
      </w:hyperlink>
      <w:r w:rsidRPr="00673029">
        <w:rPr>
          <w:i/>
          <w:iCs/>
        </w:rPr>
        <w:t>.</w:t>
      </w:r>
    </w:p>
    <w:p w14:paraId="1B3D991F" w14:textId="77777777" w:rsidR="00CD492F" w:rsidRPr="00CD492F" w:rsidRDefault="00CD492F" w:rsidP="0051086E">
      <w:pPr>
        <w:spacing w:after="240"/>
        <w:rPr>
          <w:i/>
          <w:iCs/>
        </w:rPr>
      </w:pPr>
      <w:r w:rsidRPr="00CD492F">
        <w:rPr>
          <w:i/>
          <w:iCs/>
        </w:rPr>
        <w:t>Haider, A. (2021) ‘Evaluation of cross-platform technology Flutter from the user’s perspective’.</w:t>
      </w:r>
    </w:p>
    <w:p w14:paraId="38589881" w14:textId="77777777" w:rsidR="00673029" w:rsidRDefault="00673029" w:rsidP="0051086E">
      <w:pPr>
        <w:spacing w:after="240"/>
        <w:rPr>
          <w:i/>
          <w:iCs/>
        </w:rPr>
      </w:pPr>
      <w:proofErr w:type="spellStart"/>
      <w:r w:rsidRPr="00673029">
        <w:rPr>
          <w:i/>
          <w:iCs/>
        </w:rPr>
        <w:t>Drgoň</w:t>
      </w:r>
      <w:proofErr w:type="spellEnd"/>
      <w:r w:rsidRPr="00673029">
        <w:rPr>
          <w:i/>
          <w:iCs/>
        </w:rPr>
        <w:t>, F. (2017) ‘Developing a mobile application using multiplatform frameworks with a native output’.</w:t>
      </w:r>
    </w:p>
    <w:p w14:paraId="3E499A57" w14:textId="77777777" w:rsidR="0051086E" w:rsidRDefault="0051086E" w:rsidP="0051086E">
      <w:pPr>
        <w:spacing w:after="240"/>
        <w:rPr>
          <w:lang w:val="en-MU"/>
        </w:rPr>
      </w:pPr>
      <w:r>
        <w:t>Benchekroun, O. (no date) ‘Computer Vision for Document Image Analysis and Text Extraction’.</w:t>
      </w:r>
    </w:p>
    <w:p w14:paraId="28B2E2C9" w14:textId="77777777" w:rsidR="0051086E" w:rsidRDefault="0051086E" w:rsidP="0051086E">
      <w:pPr>
        <w:spacing w:after="240"/>
      </w:pPr>
      <w:r>
        <w:t xml:space="preserve">Darsha, W.B. (2023) ‘Information Extraction </w:t>
      </w:r>
      <w:proofErr w:type="gramStart"/>
      <w:r>
        <w:t>From</w:t>
      </w:r>
      <w:proofErr w:type="gramEnd"/>
      <w:r>
        <w:t xml:space="preserve"> Scanned Invoices using Machine Learning, OCR and Spatial Feature Mapping Techniques’.</w:t>
      </w:r>
    </w:p>
    <w:p w14:paraId="71B2F110" w14:textId="77777777" w:rsidR="0051086E" w:rsidRDefault="0051086E" w:rsidP="0051086E">
      <w:pPr>
        <w:spacing w:after="240"/>
      </w:pPr>
      <w:proofErr w:type="spellStart"/>
      <w:r>
        <w:rPr>
          <w:i/>
          <w:iCs/>
        </w:rPr>
        <w:t>microsoft</w:t>
      </w:r>
      <w:proofErr w:type="spellEnd"/>
      <w:r>
        <w:rPr>
          <w:i/>
          <w:iCs/>
        </w:rPr>
        <w:t>/</w:t>
      </w:r>
      <w:proofErr w:type="spellStart"/>
      <w:r>
        <w:rPr>
          <w:i/>
          <w:iCs/>
        </w:rPr>
        <w:t>VoTT</w:t>
      </w:r>
      <w:proofErr w:type="spellEnd"/>
      <w:r>
        <w:rPr>
          <w:i/>
          <w:iCs/>
        </w:rPr>
        <w:t xml:space="preserve"> at v1</w:t>
      </w:r>
      <w:r>
        <w:t xml:space="preserve"> (no date) </w:t>
      </w:r>
      <w:r>
        <w:rPr>
          <w:i/>
          <w:iCs/>
        </w:rPr>
        <w:t>GitHub</w:t>
      </w:r>
      <w:r>
        <w:t xml:space="preserve">. Available at: </w:t>
      </w:r>
      <w:hyperlink r:id="rId24" w:history="1">
        <w:r>
          <w:rPr>
            <w:rStyle w:val="Hyperlink"/>
          </w:rPr>
          <w:t>https://github.com/microsoft/VoTT</w:t>
        </w:r>
      </w:hyperlink>
      <w:r>
        <w:t xml:space="preserve"> (Accessed: 13 October 2023).</w:t>
      </w:r>
    </w:p>
    <w:p w14:paraId="78D6EDEB" w14:textId="77777777" w:rsidR="0051086E" w:rsidRDefault="0051086E" w:rsidP="0051086E">
      <w:pPr>
        <w:spacing w:after="240"/>
      </w:pPr>
      <w:proofErr w:type="spellStart"/>
      <w:r>
        <w:lastRenderedPageBreak/>
        <w:t>Nivanaho</w:t>
      </w:r>
      <w:proofErr w:type="spellEnd"/>
      <w:r>
        <w:t>, T. (no date) ‘DEVELOPING A CROSS-PLATFORM MOBILE APPLICATION WITH REACT NATIVE’.</w:t>
      </w:r>
    </w:p>
    <w:p w14:paraId="68723AFE" w14:textId="77777777" w:rsidR="0051086E" w:rsidRDefault="0051086E" w:rsidP="0051086E">
      <w:pPr>
        <w:spacing w:after="240"/>
      </w:pPr>
      <w:r>
        <w:t>Odd, J. and Theologou, E. (2018) ‘Utilize OCR text to extract receipt data and classify receipts with common Machine Learning algorithms’.</w:t>
      </w:r>
    </w:p>
    <w:p w14:paraId="014E0E66" w14:textId="77777777" w:rsidR="0051086E" w:rsidRDefault="0051086E" w:rsidP="0051086E">
      <w:pPr>
        <w:spacing w:after="240"/>
      </w:pPr>
      <w:r>
        <w:t xml:space="preserve">Sharma, A. (2022) ‘Training the YOLOv5 Object Detector on a Custom Dataset’, </w:t>
      </w:r>
      <w:proofErr w:type="spellStart"/>
      <w:r>
        <w:rPr>
          <w:i/>
          <w:iCs/>
        </w:rPr>
        <w:t>PyImageSearch</w:t>
      </w:r>
      <w:proofErr w:type="spellEnd"/>
      <w:r>
        <w:t xml:space="preserve">, 20 June. Available at: </w:t>
      </w:r>
      <w:hyperlink r:id="rId25" w:history="1">
        <w:r>
          <w:rPr>
            <w:rStyle w:val="Hyperlink"/>
          </w:rPr>
          <w:t>https://pyimagesearch.com/2022/06/20/training-the-yolov5-object-detector-on-a-custom-dataset/</w:t>
        </w:r>
      </w:hyperlink>
      <w:r>
        <w:t xml:space="preserve"> (Accessed: 13 October 2023).</w:t>
      </w:r>
    </w:p>
    <w:p w14:paraId="769B6062" w14:textId="77777777" w:rsidR="0051086E" w:rsidRPr="00673029" w:rsidRDefault="0051086E" w:rsidP="00673029">
      <w:pPr>
        <w:rPr>
          <w:i/>
          <w:iCs/>
        </w:rPr>
      </w:pPr>
    </w:p>
    <w:p w14:paraId="1E237576" w14:textId="77777777" w:rsidR="006A0040" w:rsidRDefault="006A0040" w:rsidP="009F15B5"/>
    <w:p w14:paraId="0FEAF3F0" w14:textId="77777777" w:rsidR="006A0040" w:rsidRDefault="006A0040" w:rsidP="006A0040"/>
    <w:p w14:paraId="7F1B9E0B" w14:textId="2BC3126A" w:rsidR="006A0040" w:rsidRDefault="006A0040" w:rsidP="001B7072">
      <w:pPr>
        <w:pStyle w:val="Heading1"/>
      </w:pPr>
      <w:bookmarkStart w:id="25" w:name="_Toc149580510"/>
      <w:r>
        <w:t>References</w:t>
      </w:r>
      <w:bookmarkEnd w:id="25"/>
    </w:p>
    <w:p w14:paraId="720DCCD4" w14:textId="05B37211" w:rsidR="00786339" w:rsidRPr="006A0040" w:rsidRDefault="00786339" w:rsidP="0051086E">
      <w:pPr>
        <w:spacing w:after="100" w:afterAutospacing="1"/>
      </w:pPr>
      <w:proofErr w:type="spellStart"/>
      <w:r w:rsidRPr="006A0040">
        <w:rPr>
          <w:rFonts w:ascii="Calibri" w:hAnsi="Calibri" w:cs="Calibri"/>
        </w:rPr>
        <w:t>Alabdullah</w:t>
      </w:r>
      <w:proofErr w:type="spellEnd"/>
      <w:r w:rsidRPr="006A0040">
        <w:rPr>
          <w:rFonts w:ascii="Calibri" w:hAnsi="Calibri" w:cs="Calibri"/>
        </w:rPr>
        <w:t xml:space="preserve">, T. (2019) ‘Management Accounting and Service Companies’ Performance: Research in Emerging Economies’, </w:t>
      </w:r>
      <w:r w:rsidRPr="006A0040">
        <w:rPr>
          <w:rFonts w:ascii="Calibri" w:hAnsi="Calibri" w:cs="Calibri"/>
          <w:i/>
          <w:iCs/>
        </w:rPr>
        <w:t>Australasian Accounting, Business and Finance Journal</w:t>
      </w:r>
      <w:r w:rsidRPr="006A0040">
        <w:rPr>
          <w:rFonts w:ascii="Calibri" w:hAnsi="Calibri" w:cs="Calibri"/>
        </w:rPr>
        <w:t>, 13(4), pp. 100–118. Available at: https://doi.org/10.14453/aabfj.v13i4.8.</w:t>
      </w:r>
    </w:p>
    <w:p w14:paraId="64D6AC99" w14:textId="565E30D4" w:rsidR="006A0040" w:rsidRPr="006A0040" w:rsidRDefault="006A0040" w:rsidP="0051086E">
      <w:pPr>
        <w:pStyle w:val="Bibliography"/>
        <w:spacing w:after="100" w:afterAutospacing="1"/>
        <w:rPr>
          <w:rFonts w:ascii="Calibri" w:hAnsi="Calibri" w:cs="Calibri"/>
        </w:rPr>
      </w:pPr>
      <w:r>
        <w:fldChar w:fldCharType="begin"/>
      </w:r>
      <w:r>
        <w:instrText xml:space="preserve"> ADDIN ZOTERO_BIBL {"uncited":[],"omitted":[],"custom":[]} CSL_BIBLIOGRAPHY </w:instrText>
      </w:r>
      <w:r>
        <w:fldChar w:fldCharType="separate"/>
      </w:r>
      <w:r w:rsidRPr="006A0040">
        <w:rPr>
          <w:rFonts w:ascii="Calibri" w:hAnsi="Calibri" w:cs="Calibri"/>
        </w:rPr>
        <w:t xml:space="preserve">AI, R. (no date) </w:t>
      </w:r>
      <w:r w:rsidRPr="006A0040">
        <w:rPr>
          <w:rFonts w:ascii="Calibri" w:hAnsi="Calibri" w:cs="Calibri"/>
          <w:i/>
          <w:iCs/>
        </w:rPr>
        <w:t>Receiptor AI</w:t>
      </w:r>
      <w:r w:rsidRPr="006A0040">
        <w:rPr>
          <w:rFonts w:ascii="Calibri" w:hAnsi="Calibri" w:cs="Calibri"/>
        </w:rPr>
        <w:t xml:space="preserve">, </w:t>
      </w:r>
      <w:r w:rsidRPr="006A0040">
        <w:rPr>
          <w:rFonts w:ascii="Calibri" w:hAnsi="Calibri" w:cs="Calibri"/>
          <w:i/>
          <w:iCs/>
        </w:rPr>
        <w:t>Receiptor AI</w:t>
      </w:r>
      <w:r w:rsidRPr="006A0040">
        <w:rPr>
          <w:rFonts w:ascii="Calibri" w:hAnsi="Calibri" w:cs="Calibri"/>
        </w:rPr>
        <w:t>. Available at: https://receiptor.ai/ (Accessed: 30 October 2023).</w:t>
      </w:r>
    </w:p>
    <w:p w14:paraId="1AA851BC" w14:textId="3C89DC83" w:rsidR="006A0040" w:rsidRPr="006A0040" w:rsidRDefault="00786339" w:rsidP="0051086E">
      <w:pPr>
        <w:pStyle w:val="Bibliography"/>
        <w:spacing w:after="100" w:afterAutospacing="1"/>
        <w:rPr>
          <w:rFonts w:ascii="Calibri" w:hAnsi="Calibri" w:cs="Calibri"/>
        </w:rPr>
      </w:pPr>
      <w:r w:rsidRPr="006A0040">
        <w:rPr>
          <w:rFonts w:ascii="Calibri" w:hAnsi="Calibri" w:cs="Calibri"/>
          <w:i/>
          <w:iCs/>
        </w:rPr>
        <w:t>Transform Documents into Actionable Data in Seconds using Veryfi OCR API</w:t>
      </w:r>
      <w:r w:rsidRPr="006A0040">
        <w:rPr>
          <w:rFonts w:ascii="Calibri" w:hAnsi="Calibri" w:cs="Calibri"/>
        </w:rPr>
        <w:t xml:space="preserve"> (no date) </w:t>
      </w:r>
      <w:r w:rsidRPr="006A0040">
        <w:rPr>
          <w:rFonts w:ascii="Calibri" w:hAnsi="Calibri" w:cs="Calibri"/>
          <w:i/>
          <w:iCs/>
        </w:rPr>
        <w:t>Veryfi</w:t>
      </w:r>
      <w:r w:rsidRPr="006A0040">
        <w:rPr>
          <w:rFonts w:ascii="Calibri" w:hAnsi="Calibri" w:cs="Calibri"/>
        </w:rPr>
        <w:t>. Available at: https://www.veryfi.com/ (Accessed: 30 October 2023).</w:t>
      </w:r>
    </w:p>
    <w:p w14:paraId="46545F34" w14:textId="300CD2D1" w:rsidR="006A0040" w:rsidRPr="006A0040" w:rsidRDefault="006A0040" w:rsidP="0051086E">
      <w:pPr>
        <w:pStyle w:val="Bibliography"/>
        <w:spacing w:after="100" w:afterAutospacing="1"/>
        <w:rPr>
          <w:rFonts w:ascii="Calibri" w:hAnsi="Calibri" w:cs="Calibri"/>
        </w:rPr>
      </w:pPr>
      <w:r w:rsidRPr="006A0040">
        <w:rPr>
          <w:rFonts w:ascii="Calibri" w:hAnsi="Calibri" w:cs="Calibri"/>
        </w:rPr>
        <w:t>Darsha, W.B. (2023) ‘Information Extraction From Scanned Invoices using Machine Learning, OCR and Spatial Feature Mapping Techniques’.</w:t>
      </w:r>
    </w:p>
    <w:p w14:paraId="09FFC7D0" w14:textId="1153D641" w:rsidR="006A0040" w:rsidRPr="006A0040" w:rsidRDefault="006A0040" w:rsidP="0051086E">
      <w:pPr>
        <w:pStyle w:val="Bibliography"/>
        <w:spacing w:after="100" w:afterAutospacing="1"/>
      </w:pPr>
      <w:r w:rsidRPr="006A0040">
        <w:rPr>
          <w:rFonts w:ascii="Calibri" w:hAnsi="Calibri" w:cs="Calibri"/>
        </w:rPr>
        <w:t>Odd, J. and Theologou, E. (2018) ‘Utilize OCR text to extract receipt data and classify receipts with common Machine Learning algorithms’.</w:t>
      </w:r>
      <w:r>
        <w:fldChar w:fldCharType="end"/>
      </w:r>
    </w:p>
    <w:sectPr w:rsidR="006A0040" w:rsidRPr="006A0040" w:rsidSect="00CC2BD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damien maujean" w:date="2023-11-03T14:36:00Z" w:initials="dm">
    <w:p w14:paraId="7B225D8C" w14:textId="77777777" w:rsidR="00370831" w:rsidRDefault="00370831" w:rsidP="007214F5">
      <w:pPr>
        <w:pStyle w:val="CommentText"/>
      </w:pPr>
      <w:r>
        <w:rPr>
          <w:rStyle w:val="CommentReference"/>
        </w:rPr>
        <w:annotationRef/>
      </w:r>
      <w:r>
        <w:t>Merge into one paragraph</w:t>
      </w:r>
    </w:p>
  </w:comment>
  <w:comment w:id="6" w:author="damien maujean" w:date="2023-11-03T14:36:00Z" w:initials="dm">
    <w:p w14:paraId="7146E7C8" w14:textId="3EFD6C3C" w:rsidR="00370831" w:rsidRDefault="00370831">
      <w:pPr>
        <w:pStyle w:val="CommentText"/>
      </w:pPr>
      <w:r>
        <w:rPr>
          <w:rStyle w:val="CommentReference"/>
        </w:rPr>
        <w:annotationRef/>
      </w:r>
      <w:r>
        <w:rPr>
          <w:highlight w:val="green"/>
        </w:rPr>
        <w:t>[add a technical description of the technologies involve]</w:t>
      </w:r>
    </w:p>
    <w:p w14:paraId="521BFB51" w14:textId="77777777" w:rsidR="00370831" w:rsidRDefault="00370831" w:rsidP="00DB55CB">
      <w:pPr>
        <w:pStyle w:val="CommentText"/>
      </w:pPr>
      <w:r>
        <w:t>Add a few more</w:t>
      </w:r>
    </w:p>
  </w:comment>
  <w:comment w:id="7" w:author="damien maujean" w:date="2023-11-03T14:35:00Z" w:initials="dm">
    <w:p w14:paraId="261EA9BA" w14:textId="7BF8AA4A" w:rsidR="00502BD1" w:rsidRDefault="00502BD1" w:rsidP="00C53055">
      <w:pPr>
        <w:pStyle w:val="CommentText"/>
      </w:pPr>
      <w:r>
        <w:rPr>
          <w:rStyle w:val="CommentReference"/>
        </w:rPr>
        <w:annotationRef/>
      </w:r>
      <w:r>
        <w:t>To remove</w:t>
      </w:r>
    </w:p>
  </w:comment>
  <w:comment w:id="12" w:author="damien maujean" w:date="2023-11-03T14:44:00Z" w:initials="dm">
    <w:p w14:paraId="0E39336E" w14:textId="77777777" w:rsidR="00353327" w:rsidRDefault="00353327" w:rsidP="00101F32">
      <w:pPr>
        <w:pStyle w:val="CommentText"/>
      </w:pPr>
      <w:r>
        <w:rPr>
          <w:rStyle w:val="CommentReference"/>
        </w:rPr>
        <w:annotationRef/>
      </w:r>
      <w:r>
        <w:t>Not use of I, only passive voice</w:t>
      </w:r>
    </w:p>
  </w:comment>
  <w:comment w:id="15" w:author="damien maujean" w:date="2023-11-03T14:45:00Z" w:initials="dm">
    <w:p w14:paraId="38ECAA6F" w14:textId="77777777" w:rsidR="002B4BAF" w:rsidRDefault="002B4BAF" w:rsidP="00FF6062">
      <w:pPr>
        <w:pStyle w:val="CommentText"/>
      </w:pPr>
      <w:r>
        <w:rPr>
          <w:rStyle w:val="CommentReference"/>
        </w:rPr>
        <w:annotationRef/>
      </w:r>
      <w:r>
        <w:t>To reduce, say combine all the element in project description and develop it more</w:t>
      </w:r>
    </w:p>
  </w:comment>
  <w:comment w:id="18" w:author="damien maujean" w:date="2023-11-03T14:48:00Z" w:initials="dm">
    <w:p w14:paraId="365AFB7D" w14:textId="77777777" w:rsidR="00304F6D" w:rsidRDefault="00304F6D">
      <w:pPr>
        <w:pStyle w:val="CommentText"/>
      </w:pPr>
      <w:r>
        <w:rPr>
          <w:rStyle w:val="CommentReference"/>
        </w:rPr>
        <w:annotationRef/>
      </w:r>
      <w:r>
        <w:t>Add methodology to implement the things told before (agile,…)</w:t>
      </w:r>
    </w:p>
    <w:p w14:paraId="4D5AA2ED" w14:textId="77777777" w:rsidR="00304F6D" w:rsidRDefault="00304F6D" w:rsidP="005D079F">
      <w:pPr>
        <w:pStyle w:val="CommentText"/>
      </w:pPr>
    </w:p>
  </w:comment>
  <w:comment w:id="20" w:author="damien maujean" w:date="2023-11-03T14:50:00Z" w:initials="dm">
    <w:p w14:paraId="49B0A041" w14:textId="77777777" w:rsidR="00805165" w:rsidRDefault="00805165" w:rsidP="00625F9F">
      <w:pPr>
        <w:pStyle w:val="CommentText"/>
      </w:pPr>
      <w:r>
        <w:rPr>
          <w:rStyle w:val="CommentReference"/>
        </w:rPr>
        <w:annotationRef/>
      </w:r>
      <w:r>
        <w:t>Mention the different element verify, report is well generated, success rate of the different element, evaluate how good is the report</w:t>
      </w:r>
    </w:p>
  </w:comment>
  <w:comment w:id="22" w:author="damien maujean" w:date="2023-11-03T14:54:00Z" w:initials="dm">
    <w:p w14:paraId="3B9BB153" w14:textId="77777777" w:rsidR="00053059" w:rsidRDefault="00053059" w:rsidP="00D6242B">
      <w:pPr>
        <w:pStyle w:val="CommentText"/>
      </w:pPr>
      <w:r>
        <w:rPr>
          <w:rStyle w:val="CommentReference"/>
        </w:rPr>
        <w:annotationRef/>
      </w:r>
      <w:r>
        <w:t>Remove initalis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225D8C" w15:done="0"/>
  <w15:commentEx w15:paraId="521BFB51" w15:done="0"/>
  <w15:commentEx w15:paraId="261EA9BA" w15:done="0"/>
  <w15:commentEx w15:paraId="0E39336E" w15:done="0"/>
  <w15:commentEx w15:paraId="38ECAA6F" w15:done="0"/>
  <w15:commentEx w15:paraId="4D5AA2ED" w15:done="0"/>
  <w15:commentEx w15:paraId="49B0A041" w15:done="0"/>
  <w15:commentEx w15:paraId="3B9BB1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C71221F" w16cex:dateUtc="2023-11-03T10:36:00Z"/>
  <w16cex:commentExtensible w16cex:durableId="46F2E2BF" w16cex:dateUtc="2023-11-03T10:36:00Z"/>
  <w16cex:commentExtensible w16cex:durableId="366A6256" w16cex:dateUtc="2023-11-03T10:35:00Z"/>
  <w16cex:commentExtensible w16cex:durableId="66F24B32" w16cex:dateUtc="2023-11-03T10:44:00Z"/>
  <w16cex:commentExtensible w16cex:durableId="2E803B55" w16cex:dateUtc="2023-11-03T10:45:00Z"/>
  <w16cex:commentExtensible w16cex:durableId="3F81B229" w16cex:dateUtc="2023-11-03T10:48:00Z"/>
  <w16cex:commentExtensible w16cex:durableId="4C3DDD61" w16cex:dateUtc="2023-11-03T10:50:00Z"/>
  <w16cex:commentExtensible w16cex:durableId="3358DCDC" w16cex:dateUtc="2023-11-03T1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225D8C" w16cid:durableId="7C71221F"/>
  <w16cid:commentId w16cid:paraId="521BFB51" w16cid:durableId="46F2E2BF"/>
  <w16cid:commentId w16cid:paraId="261EA9BA" w16cid:durableId="366A6256"/>
  <w16cid:commentId w16cid:paraId="0E39336E" w16cid:durableId="66F24B32"/>
  <w16cid:commentId w16cid:paraId="38ECAA6F" w16cid:durableId="2E803B55"/>
  <w16cid:commentId w16cid:paraId="4D5AA2ED" w16cid:durableId="3F81B229"/>
  <w16cid:commentId w16cid:paraId="49B0A041" w16cid:durableId="4C3DDD61"/>
  <w16cid:commentId w16cid:paraId="3B9BB153" w16cid:durableId="3358DC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D9FE70" w14:textId="77777777" w:rsidR="00DC34F2" w:rsidRDefault="00DC34F2" w:rsidP="00EF25D3">
      <w:pPr>
        <w:spacing w:after="0" w:line="240" w:lineRule="auto"/>
      </w:pPr>
      <w:r>
        <w:separator/>
      </w:r>
    </w:p>
  </w:endnote>
  <w:endnote w:type="continuationSeparator" w:id="0">
    <w:p w14:paraId="5CEAEAE7" w14:textId="77777777" w:rsidR="00DC34F2" w:rsidRDefault="00DC34F2" w:rsidP="00EF2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85624" w14:textId="77777777" w:rsidR="007F7CBA" w:rsidRDefault="007F7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9D435" w14:textId="77777777" w:rsidR="007F7CBA" w:rsidRDefault="007F7CBA">
    <w:pPr>
      <w:pStyle w:val="Footer"/>
      <w:jc w:val="center"/>
      <w:rPr>
        <w:color w:val="4472C4" w:themeColor="accent1"/>
      </w:rPr>
    </w:pPr>
    <w:r>
      <w:rPr>
        <w:color w:val="4472C4" w:themeColor="accent1"/>
      </w:rPr>
      <w:t xml:space="preserve">Page </w:t>
    </w:r>
    <w:r>
      <w:rPr>
        <w:color w:val="4472C4" w:themeColor="accent1"/>
      </w:rPr>
      <w:fldChar w:fldCharType="begin"/>
    </w:r>
    <w:r>
      <w:rPr>
        <w:color w:val="4472C4" w:themeColor="accent1"/>
      </w:rPr>
      <w:instrText xml:space="preserve"> PAGE  \* Arabic  \* MERGEFORMAT </w:instrText>
    </w:r>
    <w:r>
      <w:rPr>
        <w:color w:val="4472C4" w:themeColor="accent1"/>
      </w:rPr>
      <w:fldChar w:fldCharType="separate"/>
    </w:r>
    <w:r>
      <w:rPr>
        <w:noProof/>
        <w:color w:val="4472C4" w:themeColor="accent1"/>
      </w:rPr>
      <w:t>2</w:t>
    </w:r>
    <w:r>
      <w:rPr>
        <w:color w:val="4472C4" w:themeColor="accent1"/>
      </w:rPr>
      <w:fldChar w:fldCharType="end"/>
    </w:r>
    <w:r>
      <w:rPr>
        <w:color w:val="4472C4" w:themeColor="accent1"/>
      </w:rPr>
      <w:t xml:space="preserve"> of </w:t>
    </w:r>
    <w:r>
      <w:rPr>
        <w:color w:val="4472C4" w:themeColor="accent1"/>
      </w:rPr>
      <w:fldChar w:fldCharType="begin"/>
    </w:r>
    <w:r>
      <w:rPr>
        <w:color w:val="4472C4" w:themeColor="accent1"/>
      </w:rPr>
      <w:instrText xml:space="preserve"> NUMPAGES  \* Arabic  \* MERGEFORMAT </w:instrText>
    </w:r>
    <w:r>
      <w:rPr>
        <w:color w:val="4472C4" w:themeColor="accent1"/>
      </w:rPr>
      <w:fldChar w:fldCharType="separate"/>
    </w:r>
    <w:r>
      <w:rPr>
        <w:noProof/>
        <w:color w:val="4472C4" w:themeColor="accent1"/>
      </w:rPr>
      <w:t>2</w:t>
    </w:r>
    <w:r>
      <w:rPr>
        <w:color w:val="4472C4" w:themeColor="accent1"/>
      </w:rPr>
      <w:fldChar w:fldCharType="end"/>
    </w:r>
  </w:p>
  <w:p w14:paraId="753F0365" w14:textId="77777777" w:rsidR="007F7CBA" w:rsidRDefault="007F7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4FFE2" w14:textId="77777777" w:rsidR="007F7CBA" w:rsidRDefault="007F7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9E0A33" w14:textId="77777777" w:rsidR="00DC34F2" w:rsidRDefault="00DC34F2" w:rsidP="00EF25D3">
      <w:pPr>
        <w:spacing w:after="0" w:line="240" w:lineRule="auto"/>
      </w:pPr>
      <w:r>
        <w:separator/>
      </w:r>
    </w:p>
  </w:footnote>
  <w:footnote w:type="continuationSeparator" w:id="0">
    <w:p w14:paraId="45398B21" w14:textId="77777777" w:rsidR="00DC34F2" w:rsidRDefault="00DC34F2" w:rsidP="00EF25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38A85D" w14:textId="77777777" w:rsidR="007F7CBA" w:rsidRDefault="007F7C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92177" w14:textId="77777777" w:rsidR="007F7CBA" w:rsidRDefault="007F7CB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27DD4" w14:textId="77777777" w:rsidR="007F7CBA" w:rsidRDefault="007F7C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0812B6"/>
    <w:multiLevelType w:val="hybridMultilevel"/>
    <w:tmpl w:val="FE08316A"/>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F45062D"/>
    <w:multiLevelType w:val="hybridMultilevel"/>
    <w:tmpl w:val="4156166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A7D2A1B"/>
    <w:multiLevelType w:val="hybridMultilevel"/>
    <w:tmpl w:val="1BE815F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D3A7AE1"/>
    <w:multiLevelType w:val="hybridMultilevel"/>
    <w:tmpl w:val="A7A28F7A"/>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9DD2B85"/>
    <w:multiLevelType w:val="hybridMultilevel"/>
    <w:tmpl w:val="8E281CBA"/>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980767754">
    <w:abstractNumId w:val="2"/>
  </w:num>
  <w:num w:numId="2" w16cid:durableId="1975406727">
    <w:abstractNumId w:val="1"/>
  </w:num>
  <w:num w:numId="3" w16cid:durableId="557403564">
    <w:abstractNumId w:val="0"/>
  </w:num>
  <w:num w:numId="4" w16cid:durableId="494417287">
    <w:abstractNumId w:val="3"/>
  </w:num>
  <w:num w:numId="5" w16cid:durableId="144303868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ien maujean">
    <w15:presenceInfo w15:providerId="Windows Live" w15:userId="109937cff21db2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57B"/>
    <w:rsid w:val="00002D1D"/>
    <w:rsid w:val="00002F3E"/>
    <w:rsid w:val="00014071"/>
    <w:rsid w:val="00027289"/>
    <w:rsid w:val="00033FBE"/>
    <w:rsid w:val="00040A66"/>
    <w:rsid w:val="00046B38"/>
    <w:rsid w:val="00053059"/>
    <w:rsid w:val="00061BE0"/>
    <w:rsid w:val="00067E2B"/>
    <w:rsid w:val="0008061F"/>
    <w:rsid w:val="0008461A"/>
    <w:rsid w:val="00090629"/>
    <w:rsid w:val="00092300"/>
    <w:rsid w:val="000A1C6A"/>
    <w:rsid w:val="000B3707"/>
    <w:rsid w:val="000B55F5"/>
    <w:rsid w:val="000B6E31"/>
    <w:rsid w:val="000C5659"/>
    <w:rsid w:val="000C6771"/>
    <w:rsid w:val="000D1D08"/>
    <w:rsid w:val="000E7EDB"/>
    <w:rsid w:val="000F209C"/>
    <w:rsid w:val="0011727F"/>
    <w:rsid w:val="0014051B"/>
    <w:rsid w:val="0014181C"/>
    <w:rsid w:val="00157BFA"/>
    <w:rsid w:val="00160AB6"/>
    <w:rsid w:val="001668CC"/>
    <w:rsid w:val="00173C80"/>
    <w:rsid w:val="0018231D"/>
    <w:rsid w:val="00185521"/>
    <w:rsid w:val="001858E2"/>
    <w:rsid w:val="00185983"/>
    <w:rsid w:val="0018599A"/>
    <w:rsid w:val="0019607C"/>
    <w:rsid w:val="00197F8A"/>
    <w:rsid w:val="001A7A5E"/>
    <w:rsid w:val="001B66CE"/>
    <w:rsid w:val="001B7072"/>
    <w:rsid w:val="001C0420"/>
    <w:rsid w:val="001C2AD2"/>
    <w:rsid w:val="001C7427"/>
    <w:rsid w:val="001C7D0E"/>
    <w:rsid w:val="001D094D"/>
    <w:rsid w:val="001D4659"/>
    <w:rsid w:val="001E0A3A"/>
    <w:rsid w:val="001E0AD3"/>
    <w:rsid w:val="001E3DC6"/>
    <w:rsid w:val="001E4BDD"/>
    <w:rsid w:val="001E5C55"/>
    <w:rsid w:val="001F2C17"/>
    <w:rsid w:val="001F5BE0"/>
    <w:rsid w:val="002026C4"/>
    <w:rsid w:val="002203FB"/>
    <w:rsid w:val="00223748"/>
    <w:rsid w:val="002248F0"/>
    <w:rsid w:val="00225BF0"/>
    <w:rsid w:val="002305A3"/>
    <w:rsid w:val="00236FAD"/>
    <w:rsid w:val="0024049B"/>
    <w:rsid w:val="00241DAB"/>
    <w:rsid w:val="00250BD8"/>
    <w:rsid w:val="002624A1"/>
    <w:rsid w:val="0026457B"/>
    <w:rsid w:val="00264AB1"/>
    <w:rsid w:val="0028192B"/>
    <w:rsid w:val="00283EA7"/>
    <w:rsid w:val="002868CD"/>
    <w:rsid w:val="00292DB9"/>
    <w:rsid w:val="002973FC"/>
    <w:rsid w:val="002A42D1"/>
    <w:rsid w:val="002A7A7E"/>
    <w:rsid w:val="002B1628"/>
    <w:rsid w:val="002B4B00"/>
    <w:rsid w:val="002B4BAF"/>
    <w:rsid w:val="002B7481"/>
    <w:rsid w:val="002B7CE4"/>
    <w:rsid w:val="002C1BDE"/>
    <w:rsid w:val="00300CDB"/>
    <w:rsid w:val="00304F6D"/>
    <w:rsid w:val="003075F8"/>
    <w:rsid w:val="003079BC"/>
    <w:rsid w:val="0032025B"/>
    <w:rsid w:val="0032700D"/>
    <w:rsid w:val="00341807"/>
    <w:rsid w:val="00342BC4"/>
    <w:rsid w:val="00353327"/>
    <w:rsid w:val="00360E16"/>
    <w:rsid w:val="00370195"/>
    <w:rsid w:val="00370831"/>
    <w:rsid w:val="003925E5"/>
    <w:rsid w:val="003A2279"/>
    <w:rsid w:val="003D2636"/>
    <w:rsid w:val="003F436A"/>
    <w:rsid w:val="00403AD9"/>
    <w:rsid w:val="00410B7F"/>
    <w:rsid w:val="0041286E"/>
    <w:rsid w:val="004371D0"/>
    <w:rsid w:val="00440464"/>
    <w:rsid w:val="00442CE1"/>
    <w:rsid w:val="00451048"/>
    <w:rsid w:val="0045124C"/>
    <w:rsid w:val="00454019"/>
    <w:rsid w:val="0046378A"/>
    <w:rsid w:val="00477F4D"/>
    <w:rsid w:val="004811DD"/>
    <w:rsid w:val="0048391C"/>
    <w:rsid w:val="0048659D"/>
    <w:rsid w:val="00490834"/>
    <w:rsid w:val="00496803"/>
    <w:rsid w:val="004B0E2D"/>
    <w:rsid w:val="004C4E31"/>
    <w:rsid w:val="004D0263"/>
    <w:rsid w:val="004D09BA"/>
    <w:rsid w:val="004D1451"/>
    <w:rsid w:val="00502BD1"/>
    <w:rsid w:val="00506292"/>
    <w:rsid w:val="0051086E"/>
    <w:rsid w:val="005168C7"/>
    <w:rsid w:val="00523008"/>
    <w:rsid w:val="00530AFA"/>
    <w:rsid w:val="00530DAC"/>
    <w:rsid w:val="0053281C"/>
    <w:rsid w:val="00534EBF"/>
    <w:rsid w:val="005426FC"/>
    <w:rsid w:val="0056345E"/>
    <w:rsid w:val="00567007"/>
    <w:rsid w:val="0057157E"/>
    <w:rsid w:val="005724D8"/>
    <w:rsid w:val="00590E75"/>
    <w:rsid w:val="005A7557"/>
    <w:rsid w:val="005C7BC7"/>
    <w:rsid w:val="005D1A61"/>
    <w:rsid w:val="00614B6C"/>
    <w:rsid w:val="006249A5"/>
    <w:rsid w:val="00625BAF"/>
    <w:rsid w:val="006369E5"/>
    <w:rsid w:val="00645F25"/>
    <w:rsid w:val="00666C16"/>
    <w:rsid w:val="00673029"/>
    <w:rsid w:val="00673241"/>
    <w:rsid w:val="006750EA"/>
    <w:rsid w:val="00682370"/>
    <w:rsid w:val="00693C76"/>
    <w:rsid w:val="00695D94"/>
    <w:rsid w:val="006A0040"/>
    <w:rsid w:val="006B4B58"/>
    <w:rsid w:val="006C3B89"/>
    <w:rsid w:val="006C637D"/>
    <w:rsid w:val="006F72F4"/>
    <w:rsid w:val="00722DE0"/>
    <w:rsid w:val="00727EE3"/>
    <w:rsid w:val="007338D9"/>
    <w:rsid w:val="00741766"/>
    <w:rsid w:val="00751AF2"/>
    <w:rsid w:val="00762337"/>
    <w:rsid w:val="00762CFE"/>
    <w:rsid w:val="0076694B"/>
    <w:rsid w:val="00766DD9"/>
    <w:rsid w:val="007846C7"/>
    <w:rsid w:val="00786339"/>
    <w:rsid w:val="007874D9"/>
    <w:rsid w:val="0079163A"/>
    <w:rsid w:val="00794D19"/>
    <w:rsid w:val="007A4310"/>
    <w:rsid w:val="007B1326"/>
    <w:rsid w:val="007B48FB"/>
    <w:rsid w:val="007D2B6B"/>
    <w:rsid w:val="007D3003"/>
    <w:rsid w:val="007E609A"/>
    <w:rsid w:val="007F377F"/>
    <w:rsid w:val="007F68D4"/>
    <w:rsid w:val="007F7CA4"/>
    <w:rsid w:val="007F7CBA"/>
    <w:rsid w:val="00805165"/>
    <w:rsid w:val="00805292"/>
    <w:rsid w:val="0083396A"/>
    <w:rsid w:val="00846732"/>
    <w:rsid w:val="00847729"/>
    <w:rsid w:val="008519D2"/>
    <w:rsid w:val="0086037B"/>
    <w:rsid w:val="00866185"/>
    <w:rsid w:val="008740D9"/>
    <w:rsid w:val="00875F06"/>
    <w:rsid w:val="00893F99"/>
    <w:rsid w:val="00895039"/>
    <w:rsid w:val="008A379D"/>
    <w:rsid w:val="008A687F"/>
    <w:rsid w:val="008B0B77"/>
    <w:rsid w:val="008B56BC"/>
    <w:rsid w:val="008C1B4D"/>
    <w:rsid w:val="008C5693"/>
    <w:rsid w:val="008D21A0"/>
    <w:rsid w:val="008F2A15"/>
    <w:rsid w:val="008F6997"/>
    <w:rsid w:val="00904DC2"/>
    <w:rsid w:val="0097152F"/>
    <w:rsid w:val="00972D76"/>
    <w:rsid w:val="00977F7D"/>
    <w:rsid w:val="00984586"/>
    <w:rsid w:val="009A7EA6"/>
    <w:rsid w:val="009B0FBD"/>
    <w:rsid w:val="009B46FA"/>
    <w:rsid w:val="009B6FAF"/>
    <w:rsid w:val="009D57C3"/>
    <w:rsid w:val="009E2013"/>
    <w:rsid w:val="009E4AF1"/>
    <w:rsid w:val="009F15B5"/>
    <w:rsid w:val="009F75D6"/>
    <w:rsid w:val="00A0455D"/>
    <w:rsid w:val="00A16E70"/>
    <w:rsid w:val="00A474DC"/>
    <w:rsid w:val="00A65393"/>
    <w:rsid w:val="00A7104B"/>
    <w:rsid w:val="00A828C8"/>
    <w:rsid w:val="00A9035D"/>
    <w:rsid w:val="00A95D2B"/>
    <w:rsid w:val="00AA59DE"/>
    <w:rsid w:val="00AA7EFE"/>
    <w:rsid w:val="00AB3A2F"/>
    <w:rsid w:val="00AC102D"/>
    <w:rsid w:val="00AD01B6"/>
    <w:rsid w:val="00AD144E"/>
    <w:rsid w:val="00AE311F"/>
    <w:rsid w:val="00AE5294"/>
    <w:rsid w:val="00AF5D6B"/>
    <w:rsid w:val="00B111AF"/>
    <w:rsid w:val="00B11DB2"/>
    <w:rsid w:val="00B17469"/>
    <w:rsid w:val="00B228AA"/>
    <w:rsid w:val="00B23A9D"/>
    <w:rsid w:val="00B2409C"/>
    <w:rsid w:val="00B24147"/>
    <w:rsid w:val="00B25551"/>
    <w:rsid w:val="00B33D23"/>
    <w:rsid w:val="00B61C25"/>
    <w:rsid w:val="00B7465C"/>
    <w:rsid w:val="00B94B49"/>
    <w:rsid w:val="00BA2883"/>
    <w:rsid w:val="00BA7F7C"/>
    <w:rsid w:val="00BD22F1"/>
    <w:rsid w:val="00BD3006"/>
    <w:rsid w:val="00BD3D5F"/>
    <w:rsid w:val="00BD5F93"/>
    <w:rsid w:val="00BE5377"/>
    <w:rsid w:val="00BF20DF"/>
    <w:rsid w:val="00C04FDE"/>
    <w:rsid w:val="00C10FB7"/>
    <w:rsid w:val="00C116F9"/>
    <w:rsid w:val="00C1295B"/>
    <w:rsid w:val="00C13EBB"/>
    <w:rsid w:val="00C2194E"/>
    <w:rsid w:val="00C23374"/>
    <w:rsid w:val="00C26B5C"/>
    <w:rsid w:val="00C27B14"/>
    <w:rsid w:val="00C3107D"/>
    <w:rsid w:val="00C32593"/>
    <w:rsid w:val="00C33DB1"/>
    <w:rsid w:val="00C502C3"/>
    <w:rsid w:val="00C53692"/>
    <w:rsid w:val="00C56CF3"/>
    <w:rsid w:val="00C70664"/>
    <w:rsid w:val="00C70CA1"/>
    <w:rsid w:val="00C80580"/>
    <w:rsid w:val="00C93988"/>
    <w:rsid w:val="00C96E5C"/>
    <w:rsid w:val="00CA078B"/>
    <w:rsid w:val="00CA53F7"/>
    <w:rsid w:val="00CB4DF5"/>
    <w:rsid w:val="00CC2BD0"/>
    <w:rsid w:val="00CC5561"/>
    <w:rsid w:val="00CD3DDD"/>
    <w:rsid w:val="00CD492F"/>
    <w:rsid w:val="00CE156E"/>
    <w:rsid w:val="00CF12A1"/>
    <w:rsid w:val="00D00295"/>
    <w:rsid w:val="00D107D6"/>
    <w:rsid w:val="00D11A22"/>
    <w:rsid w:val="00D1537C"/>
    <w:rsid w:val="00D16059"/>
    <w:rsid w:val="00D519AC"/>
    <w:rsid w:val="00D674B9"/>
    <w:rsid w:val="00D74614"/>
    <w:rsid w:val="00D766E5"/>
    <w:rsid w:val="00D77C8E"/>
    <w:rsid w:val="00D924EB"/>
    <w:rsid w:val="00D95679"/>
    <w:rsid w:val="00D96D2F"/>
    <w:rsid w:val="00DA5217"/>
    <w:rsid w:val="00DC20F3"/>
    <w:rsid w:val="00DC34F2"/>
    <w:rsid w:val="00DC543D"/>
    <w:rsid w:val="00DD6599"/>
    <w:rsid w:val="00DF2F64"/>
    <w:rsid w:val="00DF5529"/>
    <w:rsid w:val="00DF7C5B"/>
    <w:rsid w:val="00E00CFE"/>
    <w:rsid w:val="00E202D5"/>
    <w:rsid w:val="00E30178"/>
    <w:rsid w:val="00E33571"/>
    <w:rsid w:val="00E3513A"/>
    <w:rsid w:val="00E35850"/>
    <w:rsid w:val="00E368F1"/>
    <w:rsid w:val="00E4219D"/>
    <w:rsid w:val="00E573C0"/>
    <w:rsid w:val="00E61935"/>
    <w:rsid w:val="00E63013"/>
    <w:rsid w:val="00E64A4E"/>
    <w:rsid w:val="00E77B20"/>
    <w:rsid w:val="00EA05B5"/>
    <w:rsid w:val="00EA585B"/>
    <w:rsid w:val="00EB7EE1"/>
    <w:rsid w:val="00EC1F94"/>
    <w:rsid w:val="00EE133F"/>
    <w:rsid w:val="00EE2EF2"/>
    <w:rsid w:val="00EF25D3"/>
    <w:rsid w:val="00EF5C0D"/>
    <w:rsid w:val="00EF695E"/>
    <w:rsid w:val="00F0219B"/>
    <w:rsid w:val="00F123ED"/>
    <w:rsid w:val="00F13128"/>
    <w:rsid w:val="00F20874"/>
    <w:rsid w:val="00F24C8B"/>
    <w:rsid w:val="00F267C9"/>
    <w:rsid w:val="00F326EF"/>
    <w:rsid w:val="00F33648"/>
    <w:rsid w:val="00F33DE7"/>
    <w:rsid w:val="00F55C5F"/>
    <w:rsid w:val="00F81D56"/>
    <w:rsid w:val="00F83EFD"/>
    <w:rsid w:val="00F85356"/>
    <w:rsid w:val="00FB50F4"/>
    <w:rsid w:val="00FC6496"/>
    <w:rsid w:val="00FD372D"/>
  </w:rsids>
  <m:mathPr>
    <m:mathFont m:val="Cambria Math"/>
    <m:brkBin m:val="before"/>
    <m:brkBinSub m:val="--"/>
    <m:smallFrac m:val="0"/>
    <m:dispDef/>
    <m:lMargin m:val="0"/>
    <m:rMargin m:val="0"/>
    <m:defJc m:val="centerGroup"/>
    <m:wrapIndent m:val="1440"/>
    <m:intLim m:val="subSup"/>
    <m:naryLim m:val="undOvr"/>
  </m:mathPr>
  <w:themeFontLang w:val="en-M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CD6C0C"/>
  <w15:chartTrackingRefBased/>
  <w15:docId w15:val="{15EE1C21-387A-4A28-8B7D-0ACF9A976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M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292D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2700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2DB9"/>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unhideWhenUsed/>
    <w:qFormat/>
    <w:rsid w:val="00292DB9"/>
    <w:pPr>
      <w:outlineLvl w:val="9"/>
    </w:pPr>
    <w:rPr>
      <w:kern w:val="0"/>
      <w14:ligatures w14:val="none"/>
    </w:rPr>
  </w:style>
  <w:style w:type="paragraph" w:styleId="TOC1">
    <w:name w:val="toc 1"/>
    <w:basedOn w:val="Normal"/>
    <w:next w:val="Normal"/>
    <w:autoRedefine/>
    <w:uiPriority w:val="39"/>
    <w:unhideWhenUsed/>
    <w:rsid w:val="0051086E"/>
    <w:pPr>
      <w:tabs>
        <w:tab w:val="right" w:leader="dot" w:pos="9016"/>
      </w:tabs>
      <w:spacing w:after="100"/>
    </w:pPr>
  </w:style>
  <w:style w:type="character" w:styleId="Hyperlink">
    <w:name w:val="Hyperlink"/>
    <w:basedOn w:val="DefaultParagraphFont"/>
    <w:uiPriority w:val="99"/>
    <w:unhideWhenUsed/>
    <w:rsid w:val="00977F7D"/>
    <w:rPr>
      <w:color w:val="0563C1" w:themeColor="hyperlink"/>
      <w:u w:val="single"/>
    </w:rPr>
  </w:style>
  <w:style w:type="character" w:customStyle="1" w:styleId="Heading2Char">
    <w:name w:val="Heading 2 Char"/>
    <w:basedOn w:val="DefaultParagraphFont"/>
    <w:link w:val="Heading2"/>
    <w:uiPriority w:val="9"/>
    <w:rsid w:val="0032700D"/>
    <w:rPr>
      <w:rFonts w:asciiTheme="majorHAnsi" w:eastAsiaTheme="majorEastAsia" w:hAnsiTheme="majorHAnsi" w:cstheme="majorBidi"/>
      <w:color w:val="2F5496" w:themeColor="accent1" w:themeShade="BF"/>
      <w:sz w:val="26"/>
      <w:szCs w:val="26"/>
      <w:lang w:val="en-US"/>
    </w:rPr>
  </w:style>
  <w:style w:type="paragraph" w:styleId="ListParagraph">
    <w:name w:val="List Paragraph"/>
    <w:basedOn w:val="Normal"/>
    <w:uiPriority w:val="34"/>
    <w:qFormat/>
    <w:rsid w:val="00442CE1"/>
    <w:pPr>
      <w:ind w:left="720"/>
      <w:contextualSpacing/>
    </w:pPr>
  </w:style>
  <w:style w:type="paragraph" w:styleId="TOC2">
    <w:name w:val="toc 2"/>
    <w:basedOn w:val="Normal"/>
    <w:next w:val="Normal"/>
    <w:autoRedefine/>
    <w:uiPriority w:val="39"/>
    <w:unhideWhenUsed/>
    <w:rsid w:val="00442CE1"/>
    <w:pPr>
      <w:spacing w:after="100"/>
      <w:ind w:left="220"/>
    </w:pPr>
  </w:style>
  <w:style w:type="paragraph" w:styleId="Header">
    <w:name w:val="header"/>
    <w:basedOn w:val="Normal"/>
    <w:link w:val="HeaderChar"/>
    <w:uiPriority w:val="99"/>
    <w:unhideWhenUsed/>
    <w:rsid w:val="00EF25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25D3"/>
    <w:rPr>
      <w:lang w:val="en-US"/>
    </w:rPr>
  </w:style>
  <w:style w:type="paragraph" w:styleId="Footer">
    <w:name w:val="footer"/>
    <w:basedOn w:val="Normal"/>
    <w:link w:val="FooterChar"/>
    <w:uiPriority w:val="99"/>
    <w:unhideWhenUsed/>
    <w:rsid w:val="00EF25D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25D3"/>
    <w:rPr>
      <w:lang w:val="en-US"/>
    </w:rPr>
  </w:style>
  <w:style w:type="paragraph" w:styleId="Caption">
    <w:name w:val="caption"/>
    <w:basedOn w:val="Normal"/>
    <w:next w:val="Normal"/>
    <w:uiPriority w:val="35"/>
    <w:semiHidden/>
    <w:unhideWhenUsed/>
    <w:qFormat/>
    <w:rsid w:val="002026C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6A0040"/>
    <w:pPr>
      <w:spacing w:after="240" w:line="240" w:lineRule="auto"/>
    </w:pPr>
  </w:style>
  <w:style w:type="character" w:styleId="CommentReference">
    <w:name w:val="annotation reference"/>
    <w:basedOn w:val="DefaultParagraphFont"/>
    <w:uiPriority w:val="99"/>
    <w:semiHidden/>
    <w:unhideWhenUsed/>
    <w:rsid w:val="00502BD1"/>
    <w:rPr>
      <w:sz w:val="16"/>
      <w:szCs w:val="16"/>
    </w:rPr>
  </w:style>
  <w:style w:type="paragraph" w:styleId="CommentText">
    <w:name w:val="annotation text"/>
    <w:basedOn w:val="Normal"/>
    <w:link w:val="CommentTextChar"/>
    <w:uiPriority w:val="99"/>
    <w:unhideWhenUsed/>
    <w:rsid w:val="00502BD1"/>
    <w:pPr>
      <w:spacing w:line="240" w:lineRule="auto"/>
    </w:pPr>
    <w:rPr>
      <w:sz w:val="20"/>
      <w:szCs w:val="20"/>
    </w:rPr>
  </w:style>
  <w:style w:type="character" w:customStyle="1" w:styleId="CommentTextChar">
    <w:name w:val="Comment Text Char"/>
    <w:basedOn w:val="DefaultParagraphFont"/>
    <w:link w:val="CommentText"/>
    <w:uiPriority w:val="99"/>
    <w:rsid w:val="00502BD1"/>
    <w:rPr>
      <w:sz w:val="20"/>
      <w:szCs w:val="20"/>
      <w:lang w:val="en-US"/>
    </w:rPr>
  </w:style>
  <w:style w:type="paragraph" w:styleId="CommentSubject">
    <w:name w:val="annotation subject"/>
    <w:basedOn w:val="CommentText"/>
    <w:next w:val="CommentText"/>
    <w:link w:val="CommentSubjectChar"/>
    <w:uiPriority w:val="99"/>
    <w:semiHidden/>
    <w:unhideWhenUsed/>
    <w:rsid w:val="00502BD1"/>
    <w:rPr>
      <w:b/>
      <w:bCs/>
    </w:rPr>
  </w:style>
  <w:style w:type="character" w:customStyle="1" w:styleId="CommentSubjectChar">
    <w:name w:val="Comment Subject Char"/>
    <w:basedOn w:val="CommentTextChar"/>
    <w:link w:val="CommentSubject"/>
    <w:uiPriority w:val="99"/>
    <w:semiHidden/>
    <w:rsid w:val="00502BD1"/>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99963">
      <w:bodyDiv w:val="1"/>
      <w:marLeft w:val="0"/>
      <w:marRight w:val="0"/>
      <w:marTop w:val="0"/>
      <w:marBottom w:val="0"/>
      <w:divBdr>
        <w:top w:val="none" w:sz="0" w:space="0" w:color="auto"/>
        <w:left w:val="none" w:sz="0" w:space="0" w:color="auto"/>
        <w:bottom w:val="none" w:sz="0" w:space="0" w:color="auto"/>
        <w:right w:val="none" w:sz="0" w:space="0" w:color="auto"/>
      </w:divBdr>
      <w:divsChild>
        <w:div w:id="1003823566">
          <w:marLeft w:val="0"/>
          <w:marRight w:val="0"/>
          <w:marTop w:val="0"/>
          <w:marBottom w:val="0"/>
          <w:divBdr>
            <w:top w:val="none" w:sz="0" w:space="0" w:color="auto"/>
            <w:left w:val="none" w:sz="0" w:space="0" w:color="auto"/>
            <w:bottom w:val="none" w:sz="0" w:space="0" w:color="auto"/>
            <w:right w:val="none" w:sz="0" w:space="0" w:color="auto"/>
          </w:divBdr>
          <w:divsChild>
            <w:div w:id="600649971">
              <w:marLeft w:val="0"/>
              <w:marRight w:val="0"/>
              <w:marTop w:val="0"/>
              <w:marBottom w:val="240"/>
              <w:divBdr>
                <w:top w:val="none" w:sz="0" w:space="0" w:color="auto"/>
                <w:left w:val="none" w:sz="0" w:space="0" w:color="auto"/>
                <w:bottom w:val="none" w:sz="0" w:space="0" w:color="auto"/>
                <w:right w:val="none" w:sz="0" w:space="0" w:color="auto"/>
              </w:divBdr>
            </w:div>
            <w:div w:id="2074426394">
              <w:marLeft w:val="0"/>
              <w:marRight w:val="0"/>
              <w:marTop w:val="0"/>
              <w:marBottom w:val="240"/>
              <w:divBdr>
                <w:top w:val="none" w:sz="0" w:space="0" w:color="auto"/>
                <w:left w:val="none" w:sz="0" w:space="0" w:color="auto"/>
                <w:bottom w:val="none" w:sz="0" w:space="0" w:color="auto"/>
                <w:right w:val="none" w:sz="0" w:space="0" w:color="auto"/>
              </w:divBdr>
            </w:div>
            <w:div w:id="980305148">
              <w:marLeft w:val="0"/>
              <w:marRight w:val="0"/>
              <w:marTop w:val="0"/>
              <w:marBottom w:val="240"/>
              <w:divBdr>
                <w:top w:val="none" w:sz="0" w:space="0" w:color="auto"/>
                <w:left w:val="none" w:sz="0" w:space="0" w:color="auto"/>
                <w:bottom w:val="none" w:sz="0" w:space="0" w:color="auto"/>
                <w:right w:val="none" w:sz="0" w:space="0" w:color="auto"/>
              </w:divBdr>
            </w:div>
            <w:div w:id="365251309">
              <w:marLeft w:val="0"/>
              <w:marRight w:val="0"/>
              <w:marTop w:val="0"/>
              <w:marBottom w:val="240"/>
              <w:divBdr>
                <w:top w:val="none" w:sz="0" w:space="0" w:color="auto"/>
                <w:left w:val="none" w:sz="0" w:space="0" w:color="auto"/>
                <w:bottom w:val="none" w:sz="0" w:space="0" w:color="auto"/>
                <w:right w:val="none" w:sz="0" w:space="0" w:color="auto"/>
              </w:divBdr>
            </w:div>
            <w:div w:id="299766770">
              <w:marLeft w:val="0"/>
              <w:marRight w:val="0"/>
              <w:marTop w:val="0"/>
              <w:marBottom w:val="240"/>
              <w:divBdr>
                <w:top w:val="none" w:sz="0" w:space="0" w:color="auto"/>
                <w:left w:val="none" w:sz="0" w:space="0" w:color="auto"/>
                <w:bottom w:val="none" w:sz="0" w:space="0" w:color="auto"/>
                <w:right w:val="none" w:sz="0" w:space="0" w:color="auto"/>
              </w:divBdr>
            </w:div>
            <w:div w:id="86934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866868">
      <w:bodyDiv w:val="1"/>
      <w:marLeft w:val="0"/>
      <w:marRight w:val="0"/>
      <w:marTop w:val="0"/>
      <w:marBottom w:val="0"/>
      <w:divBdr>
        <w:top w:val="none" w:sz="0" w:space="0" w:color="auto"/>
        <w:left w:val="none" w:sz="0" w:space="0" w:color="auto"/>
        <w:bottom w:val="none" w:sz="0" w:space="0" w:color="auto"/>
        <w:right w:val="none" w:sz="0" w:space="0" w:color="auto"/>
      </w:divBdr>
      <w:divsChild>
        <w:div w:id="585309353">
          <w:marLeft w:val="0"/>
          <w:marRight w:val="0"/>
          <w:marTop w:val="0"/>
          <w:marBottom w:val="0"/>
          <w:divBdr>
            <w:top w:val="none" w:sz="0" w:space="0" w:color="auto"/>
            <w:left w:val="none" w:sz="0" w:space="0" w:color="auto"/>
            <w:bottom w:val="none" w:sz="0" w:space="0" w:color="auto"/>
            <w:right w:val="none" w:sz="0" w:space="0" w:color="auto"/>
          </w:divBdr>
          <w:divsChild>
            <w:div w:id="87893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693982">
      <w:bodyDiv w:val="1"/>
      <w:marLeft w:val="0"/>
      <w:marRight w:val="0"/>
      <w:marTop w:val="0"/>
      <w:marBottom w:val="0"/>
      <w:divBdr>
        <w:top w:val="none" w:sz="0" w:space="0" w:color="auto"/>
        <w:left w:val="none" w:sz="0" w:space="0" w:color="auto"/>
        <w:bottom w:val="none" w:sz="0" w:space="0" w:color="auto"/>
        <w:right w:val="none" w:sz="0" w:space="0" w:color="auto"/>
      </w:divBdr>
    </w:div>
    <w:div w:id="561909289">
      <w:bodyDiv w:val="1"/>
      <w:marLeft w:val="0"/>
      <w:marRight w:val="0"/>
      <w:marTop w:val="0"/>
      <w:marBottom w:val="0"/>
      <w:divBdr>
        <w:top w:val="none" w:sz="0" w:space="0" w:color="auto"/>
        <w:left w:val="none" w:sz="0" w:space="0" w:color="auto"/>
        <w:bottom w:val="none" w:sz="0" w:space="0" w:color="auto"/>
        <w:right w:val="none" w:sz="0" w:space="0" w:color="auto"/>
      </w:divBdr>
      <w:divsChild>
        <w:div w:id="1019509849">
          <w:marLeft w:val="0"/>
          <w:marRight w:val="0"/>
          <w:marTop w:val="0"/>
          <w:marBottom w:val="0"/>
          <w:divBdr>
            <w:top w:val="none" w:sz="0" w:space="0" w:color="auto"/>
            <w:left w:val="none" w:sz="0" w:space="0" w:color="auto"/>
            <w:bottom w:val="none" w:sz="0" w:space="0" w:color="auto"/>
            <w:right w:val="none" w:sz="0" w:space="0" w:color="auto"/>
          </w:divBdr>
          <w:divsChild>
            <w:div w:id="186543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063203">
      <w:bodyDiv w:val="1"/>
      <w:marLeft w:val="0"/>
      <w:marRight w:val="0"/>
      <w:marTop w:val="0"/>
      <w:marBottom w:val="0"/>
      <w:divBdr>
        <w:top w:val="none" w:sz="0" w:space="0" w:color="auto"/>
        <w:left w:val="none" w:sz="0" w:space="0" w:color="auto"/>
        <w:bottom w:val="none" w:sz="0" w:space="0" w:color="auto"/>
        <w:right w:val="none" w:sz="0" w:space="0" w:color="auto"/>
      </w:divBdr>
      <w:divsChild>
        <w:div w:id="1214393725">
          <w:marLeft w:val="0"/>
          <w:marRight w:val="0"/>
          <w:marTop w:val="0"/>
          <w:marBottom w:val="0"/>
          <w:divBdr>
            <w:top w:val="none" w:sz="0" w:space="0" w:color="auto"/>
            <w:left w:val="none" w:sz="0" w:space="0" w:color="auto"/>
            <w:bottom w:val="none" w:sz="0" w:space="0" w:color="auto"/>
            <w:right w:val="none" w:sz="0" w:space="0" w:color="auto"/>
          </w:divBdr>
          <w:divsChild>
            <w:div w:id="1734700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869735">
      <w:bodyDiv w:val="1"/>
      <w:marLeft w:val="0"/>
      <w:marRight w:val="0"/>
      <w:marTop w:val="0"/>
      <w:marBottom w:val="0"/>
      <w:divBdr>
        <w:top w:val="none" w:sz="0" w:space="0" w:color="auto"/>
        <w:left w:val="none" w:sz="0" w:space="0" w:color="auto"/>
        <w:bottom w:val="none" w:sz="0" w:space="0" w:color="auto"/>
        <w:right w:val="none" w:sz="0" w:space="0" w:color="auto"/>
      </w:divBdr>
      <w:divsChild>
        <w:div w:id="1605305669">
          <w:marLeft w:val="0"/>
          <w:marRight w:val="0"/>
          <w:marTop w:val="0"/>
          <w:marBottom w:val="0"/>
          <w:divBdr>
            <w:top w:val="none" w:sz="0" w:space="0" w:color="auto"/>
            <w:left w:val="none" w:sz="0" w:space="0" w:color="auto"/>
            <w:bottom w:val="none" w:sz="0" w:space="0" w:color="auto"/>
            <w:right w:val="none" w:sz="0" w:space="0" w:color="auto"/>
          </w:divBdr>
          <w:divsChild>
            <w:div w:id="974024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277136">
      <w:bodyDiv w:val="1"/>
      <w:marLeft w:val="0"/>
      <w:marRight w:val="0"/>
      <w:marTop w:val="0"/>
      <w:marBottom w:val="0"/>
      <w:divBdr>
        <w:top w:val="none" w:sz="0" w:space="0" w:color="auto"/>
        <w:left w:val="none" w:sz="0" w:space="0" w:color="auto"/>
        <w:bottom w:val="none" w:sz="0" w:space="0" w:color="auto"/>
        <w:right w:val="none" w:sz="0" w:space="0" w:color="auto"/>
      </w:divBdr>
      <w:divsChild>
        <w:div w:id="1931350990">
          <w:marLeft w:val="0"/>
          <w:marRight w:val="0"/>
          <w:marTop w:val="0"/>
          <w:marBottom w:val="0"/>
          <w:divBdr>
            <w:top w:val="none" w:sz="0" w:space="0" w:color="auto"/>
            <w:left w:val="none" w:sz="0" w:space="0" w:color="auto"/>
            <w:bottom w:val="none" w:sz="0" w:space="0" w:color="auto"/>
            <w:right w:val="none" w:sz="0" w:space="0" w:color="auto"/>
          </w:divBdr>
          <w:divsChild>
            <w:div w:id="192414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28871">
      <w:bodyDiv w:val="1"/>
      <w:marLeft w:val="0"/>
      <w:marRight w:val="0"/>
      <w:marTop w:val="0"/>
      <w:marBottom w:val="0"/>
      <w:divBdr>
        <w:top w:val="none" w:sz="0" w:space="0" w:color="auto"/>
        <w:left w:val="none" w:sz="0" w:space="0" w:color="auto"/>
        <w:bottom w:val="none" w:sz="0" w:space="0" w:color="auto"/>
        <w:right w:val="none" w:sz="0" w:space="0" w:color="auto"/>
      </w:divBdr>
      <w:divsChild>
        <w:div w:id="1021131195">
          <w:marLeft w:val="0"/>
          <w:marRight w:val="0"/>
          <w:marTop w:val="0"/>
          <w:marBottom w:val="0"/>
          <w:divBdr>
            <w:top w:val="none" w:sz="0" w:space="0" w:color="auto"/>
            <w:left w:val="none" w:sz="0" w:space="0" w:color="auto"/>
            <w:bottom w:val="none" w:sz="0" w:space="0" w:color="auto"/>
            <w:right w:val="none" w:sz="0" w:space="0" w:color="auto"/>
          </w:divBdr>
          <w:divsChild>
            <w:div w:id="2060667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eveloper.android.com/training/testing/fundamentals"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5" Type="http://schemas.openxmlformats.org/officeDocument/2006/relationships/hyperlink" Target="https://pyimagesearch.com/2022/06/20/training-the-yolov5-object-detector-on-a-custom-dataset/" TargetMode="Externa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github.com/microsoft/VoTT"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doi.org/10.1007/s11142-011-9164-5" TargetMode="Externa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hyperlink" Target="https://www.indeed.com/career-advice/career-development/key-performance-metrics"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083378F-3E80-4D39-9E6D-7CC992678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TotalTime>
  <Pages>9</Pages>
  <Words>2510</Words>
  <Characters>14715</Characters>
  <Application>Microsoft Office Word</Application>
  <DocSecurity>0</DocSecurity>
  <Lines>47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332</cp:revision>
  <dcterms:created xsi:type="dcterms:W3CDTF">2023-10-25T13:15:00Z</dcterms:created>
  <dcterms:modified xsi:type="dcterms:W3CDTF">2024-01-09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tVXKFfQ"/&gt;&lt;style id="http://www.zotero.org/styles/harvard-cite-them-right" hasBibliography="1" bibliographyStyleHasBeenSet="1"/&gt;&lt;prefs&gt;&lt;pref name="fieldType" value="Field"/&gt;&lt;/prefs&gt;&lt;/data&gt;</vt:lpwstr>
  </property>
</Properties>
</file>